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r w:rsidRPr="005D25CA">
        <w:rPr>
          <w:rFonts w:ascii="Arial" w:hAnsi="Arial" w:cs="Arial"/>
        </w:rPr>
        <w:t xml:space="preserve">par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r w:rsidRPr="00EA76C3">
        <w:rPr>
          <w:rFonts w:ascii="Arial" w:hAnsi="Arial" w:cs="Arial"/>
        </w:rPr>
        <w:t xml:space="preserve">par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r w:rsidRPr="00EA76C3">
        <w:rPr>
          <w:rFonts w:ascii="Arial" w:hAnsi="Arial" w:cs="Arial"/>
        </w:rPr>
        <w:t>devant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list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BA061F"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BA061F"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est le phénotype d’un grain individuel</w:t>
      </w:r>
    </w:p>
    <w:p w14:paraId="06171486" w14:textId="11C7A99F" w:rsidR="00B35960" w:rsidRDefault="00BA061F"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l’effet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l’effet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l’effet de l’épi</w:t>
      </w:r>
      <w:r w:rsidR="00B35960">
        <w:t xml:space="preserve"> k</w:t>
      </w:r>
      <w:r>
        <w:t xml:space="preserve"> au sein du génotype i</w:t>
      </w:r>
      <w:r w:rsidR="00B35960">
        <w:t xml:space="preserve"> dans l’environnement j</w:t>
      </w:r>
    </w:p>
    <w:p w14:paraId="7A039CEA" w14:textId="157A14FD" w:rsidR="00AF1E06" w:rsidRPr="00520B99" w:rsidRDefault="00BA061F"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la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BA061F"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BA061F"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BA061F"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w:t>
      </w:r>
      <w:proofErr w:type="spellStart"/>
      <w:r w:rsidR="00362DBD">
        <w:t>onnés</w:t>
      </w:r>
      <w:proofErr w:type="spellEnd"/>
      <w:r w:rsidR="00362DBD">
        <w:t xml:space="preserve">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1C6A5B25" w:rsidR="001D4D34" w:rsidRDefault="001D4D34" w:rsidP="001D4D34">
      <w:pPr>
        <w:pStyle w:val="Paragraphedeliste"/>
        <w:numPr>
          <w:ilvl w:val="0"/>
          <w:numId w:val="12"/>
        </w:numPr>
      </w:pPr>
      <w:r>
        <w:t>Dans quelles conditions est-il préférable de sélectionner sur grain ou sur épi ?</w:t>
      </w:r>
    </w:p>
    <w:p w14:paraId="37376598" w14:textId="3E4D761B" w:rsidR="00134C39" w:rsidRDefault="00134C39" w:rsidP="00134C39"/>
    <w:p w14:paraId="3CB8B1E4" w14:textId="4561A8EB" w:rsidR="00134C39" w:rsidRPr="00134C39" w:rsidRDefault="00134C39" w:rsidP="00134C39">
      <w:pPr>
        <w:rPr>
          <w:color w:val="FF0000"/>
        </w:rPr>
      </w:pPr>
      <w:r>
        <w:rPr>
          <w:color w:val="FF0000"/>
        </w:rPr>
        <w:t xml:space="preserve">Recherche </w:t>
      </w:r>
      <w:proofErr w:type="spellStart"/>
      <w:r>
        <w:rPr>
          <w:color w:val="FF0000"/>
        </w:rPr>
        <w:t>selec</w:t>
      </w:r>
      <w:proofErr w:type="spellEnd"/>
      <w:r>
        <w:rPr>
          <w:color w:val="FF0000"/>
        </w:rPr>
        <w:t xml:space="preserve"> massale : sur  tamis mais </w:t>
      </w:r>
      <w:proofErr w:type="spellStart"/>
      <w:r>
        <w:rPr>
          <w:color w:val="FF0000"/>
        </w:rPr>
        <w:t>selection</w:t>
      </w:r>
      <w:proofErr w:type="spellEnd"/>
      <w:r>
        <w:rPr>
          <w:color w:val="FF0000"/>
        </w:rPr>
        <w:t xml:space="preserve"> participative le plus souvent sur épi. </w:t>
      </w:r>
    </w:p>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w:t>
      </w:r>
      <w:r w:rsidR="00F12AFC">
        <w:lastRenderedPageBreak/>
        <w:t xml:space="preserve">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lastRenderedPageBreak/>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BA061F"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BA061F"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l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BA061F"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l’effet de la sélec</w:t>
      </w:r>
      <w:proofErr w:type="spellStart"/>
      <w:r w:rsidR="005D03CC">
        <w:t>tion</w:t>
      </w:r>
      <w:proofErr w:type="spellEnd"/>
      <w:r w:rsidR="005D03CC">
        <w:t>,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BA061F"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l’effet </w:t>
      </w:r>
      <w:r w:rsidR="005D03CC">
        <w:t>du passage</w:t>
      </w:r>
      <w:r w:rsidR="005D03CC" w:rsidRPr="001E07CB">
        <w:t xml:space="preserve"> j</w:t>
      </w:r>
    </w:p>
    <w:p w14:paraId="6D033626" w14:textId="77777777" w:rsidR="005D03CC" w:rsidRPr="001E07CB" w:rsidRDefault="00BA061F"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 xml:space="preserve">(les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w:t>
      </w:r>
      <w:proofErr w:type="spellStart"/>
      <w:r w:rsidRPr="001E07CB">
        <w:t>émoin</w:t>
      </w:r>
      <w:proofErr w:type="spellEnd"/>
      <w:r w:rsidRPr="001E07CB">
        <w:t>"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BA061F"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BA061F"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l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la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l’effet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l’effet fixe de la sélection (soit sélection sur grain, soit sélection sur lot)</w:t>
      </w:r>
    </w:p>
    <w:p w14:paraId="25B08407" w14:textId="65882861" w:rsidR="00251864" w:rsidRDefault="00BA061F"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la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a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BA061F"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r w:rsidRPr="001E07CB">
        <w:t>nsel</w:t>
      </w:r>
      <w:proofErr w:type="spell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r w:rsidRPr="001E07CB">
        <w:t>φ</w:t>
      </w:r>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BA061F"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BA061F"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r w:rsidR="00BF0715">
        <w:t>la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BA061F"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l’effet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l’effet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l’effet de l’épi k pour l’individu j de génotype i</w:t>
      </w:r>
    </w:p>
    <w:p w14:paraId="335FCEC3" w14:textId="546FFAA1" w:rsidR="00CE0C01" w:rsidRDefault="00BA061F"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la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3F6EC459" w:rsidR="00050F54" w:rsidRPr="00050F54" w:rsidRDefault="00570530" w:rsidP="00570530">
      <w:pPr>
        <w:pStyle w:val="Titre3"/>
      </w:pPr>
      <w:r>
        <w:t>Sélection sur grain par tamisage</w:t>
      </w:r>
    </w:p>
    <w:p w14:paraId="00E93567" w14:textId="468FD0A2" w:rsidR="00A2208C" w:rsidRDefault="00825095" w:rsidP="00A2208C">
      <w:r>
        <w:t xml:space="preserve">Au </w:t>
      </w:r>
      <w:r w:rsidR="00E74AD4">
        <w:t xml:space="preserve">champ, </w:t>
      </w:r>
      <w:r w:rsidR="001533AD">
        <w:t>les</w:t>
      </w:r>
      <w:r w:rsidR="00376560">
        <w:t xml:space="preserve"> traits</w:t>
      </w:r>
      <w:r>
        <w:t xml:space="preserve"> impactés par la sélection sur la taille du grain ont é</w:t>
      </w:r>
      <w:r w:rsidR="00E74AD4">
        <w:t>té le PMG, le taux de protéine, et la hauteur des plantes. La taille des grains elle-même ne semble pas avoir été impactée.</w:t>
      </w:r>
      <w:r w:rsidR="000A57C0">
        <w:t xml:space="preserve"> Ci-dessous un </w:t>
      </w:r>
      <w:r w:rsidR="00D80875">
        <w:t>graphique</w:t>
      </w:r>
      <w:r w:rsidR="000A57C0">
        <w:t xml:space="preserve"> récapitulant le progrès effectué sur 6 traits</w:t>
      </w:r>
      <w:r w:rsidR="00D80875">
        <w:t> :</w:t>
      </w:r>
    </w:p>
    <w:p w14:paraId="766F4BA4" w14:textId="4A619BFA" w:rsidR="00E74AD4" w:rsidRDefault="00EB1B5A" w:rsidP="0043571C">
      <w:pPr>
        <w:jc w:val="center"/>
      </w:pPr>
      <w:r>
        <w:rPr>
          <w:noProof/>
        </w:rPr>
        <w:lastRenderedPageBreak/>
        <w:drawing>
          <wp:inline distT="0" distB="0" distL="0" distR="0" wp14:anchorId="1DA9AAC0" wp14:editId="5037867B">
            <wp:extent cx="4157687" cy="3648974"/>
            <wp:effectExtent l="19050" t="19050" r="14605" b="279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4181521" cy="3669892"/>
                    </a:xfrm>
                    <a:prstGeom prst="rect">
                      <a:avLst/>
                    </a:prstGeom>
                    <a:ln>
                      <a:solidFill>
                        <a:schemeClr val="tx1"/>
                      </a:solidFill>
                    </a:ln>
                  </pic:spPr>
                </pic:pic>
              </a:graphicData>
            </a:graphic>
          </wp:inline>
        </w:drawing>
      </w:r>
    </w:p>
    <w:p w14:paraId="48D916E8" w14:textId="4586C318" w:rsidR="003759FC" w:rsidRDefault="003759FC" w:rsidP="00A2208C"/>
    <w:p w14:paraId="5DF741D7" w14:textId="05622419" w:rsidR="003759FC" w:rsidRDefault="00E45C5D" w:rsidP="00A2208C">
      <w:r>
        <w:t xml:space="preserve">On voit que pour le PMG et la taille des grains, la sélection des petits grains semble avoir eu un impact tandis que la sélection des gros grains non. A l’inverse pour la hauteur des plantes et le taux de protéines des grains, la sélection des gros grains semble avoir eu un impact mais pas la sélection des petits. </w:t>
      </w:r>
      <w:r w:rsidR="003B4E7D">
        <w:t xml:space="preserve">Enfin, on voit que la sélection n’a pas eu d’impact sur le nombre de grains par épi, la variance de la taille des grains dans l’épi ou le nombre d’épillets (les trois modalités ont des progrès proches). Pour comparer entre elles les modalités de sélection, des tests de </w:t>
      </w:r>
      <w:proofErr w:type="spellStart"/>
      <w:r w:rsidR="003B4E7D">
        <w:t>Tuckey</w:t>
      </w:r>
      <w:proofErr w:type="spellEnd"/>
      <w:r w:rsidR="003B4E7D">
        <w:t xml:space="preserve"> ont été réalisés : </w:t>
      </w:r>
    </w:p>
    <w:p w14:paraId="210F8F67" w14:textId="77777777" w:rsidR="003B4E7D" w:rsidRDefault="003B4E7D" w:rsidP="00A2208C"/>
    <w:p w14:paraId="27114CA8" w14:textId="01336DDC" w:rsidR="00D5340C" w:rsidRDefault="00D5340C" w:rsidP="0038147F">
      <w:pPr>
        <w:jc w:val="center"/>
      </w:pPr>
      <w:r>
        <w:rPr>
          <w:noProof/>
        </w:rPr>
        <w:lastRenderedPageBreak/>
        <w:drawing>
          <wp:inline distT="0" distB="0" distL="0" distR="0" wp14:anchorId="03E80FCD" wp14:editId="5DCDFCD4">
            <wp:extent cx="4546121" cy="3003687"/>
            <wp:effectExtent l="19050" t="19050" r="2603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2">
                      <a:extLst>
                        <a:ext uri="{28A0092B-C50C-407E-A947-70E740481C1C}">
                          <a14:useLocalDpi xmlns:a14="http://schemas.microsoft.com/office/drawing/2010/main" val="0"/>
                        </a:ext>
                      </a:extLst>
                    </a:blip>
                    <a:stretch>
                      <a:fillRect/>
                    </a:stretch>
                  </pic:blipFill>
                  <pic:spPr>
                    <a:xfrm>
                      <a:off x="0" y="0"/>
                      <a:ext cx="4559248" cy="3012360"/>
                    </a:xfrm>
                    <a:prstGeom prst="rect">
                      <a:avLst/>
                    </a:prstGeom>
                    <a:ln>
                      <a:solidFill>
                        <a:schemeClr val="tx1"/>
                      </a:solidFill>
                    </a:ln>
                  </pic:spPr>
                </pic:pic>
              </a:graphicData>
            </a:graphic>
          </wp:inline>
        </w:drawing>
      </w:r>
    </w:p>
    <w:p w14:paraId="56F551FD" w14:textId="77777777" w:rsidR="00D5340C" w:rsidRDefault="00D5340C" w:rsidP="00A2208C"/>
    <w:p w14:paraId="2EB3E842" w14:textId="6F5E6F4B" w:rsidR="00D5340C" w:rsidRDefault="00CB2724" w:rsidP="00A2208C">
      <w:r>
        <w:t xml:space="preserve">On constate </w:t>
      </w:r>
      <w:r w:rsidR="00D5340C">
        <w:t>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rsidR="00D5340C">
        <w:t xml:space="preserve">. Pour le PMG, la hauteur et le taux de protéines, </w:t>
      </w:r>
      <w:r w:rsidR="005F1649">
        <w:t>on voit que les différences signific</w:t>
      </w:r>
      <w:r w:rsidR="005241EC">
        <w:t>atives se trouvent</w:t>
      </w:r>
      <w:r w:rsidR="005F1649">
        <w:t xml:space="preserve"> entre les plantes issues de gros grains et les plantes issues de petits grains.</w:t>
      </w:r>
      <w:r w:rsidR="00E17144">
        <w:t xml:space="preserve"> Cela montre bien un effet de la sélection.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1213C6AF" w14:textId="6A9A8B3F" w:rsidR="00B24AD9" w:rsidRDefault="00600603" w:rsidP="00A2208C">
      <w:r>
        <w:t>Pour confirmer qu’un progrès a bien été effectué, les héritabilités réalisées ont été calculées. Ci-dessous un tableau récapitulant les valeurs calculées :</w:t>
      </w:r>
    </w:p>
    <w:p w14:paraId="272EF2B4" w14:textId="1CD20338" w:rsidR="00B24AD9" w:rsidRDefault="00B24AD9" w:rsidP="00A2208C"/>
    <w:tbl>
      <w:tblPr>
        <w:tblStyle w:val="Grilledutableau"/>
        <w:tblW w:w="0" w:type="auto"/>
        <w:tblLook w:val="04A0" w:firstRow="1" w:lastRow="0" w:firstColumn="1" w:lastColumn="0" w:noHBand="0" w:noVBand="1"/>
      </w:tblPr>
      <w:tblGrid>
        <w:gridCol w:w="2820"/>
        <w:gridCol w:w="1443"/>
        <w:gridCol w:w="1443"/>
        <w:gridCol w:w="1443"/>
      </w:tblGrid>
      <w:tr w:rsidR="00B24AD9" w:rsidRPr="00B24AD9" w14:paraId="0E5BA637" w14:textId="77777777" w:rsidTr="006A33D3">
        <w:trPr>
          <w:trHeight w:val="306"/>
        </w:trPr>
        <w:tc>
          <w:tcPr>
            <w:tcW w:w="2820" w:type="dxa"/>
            <w:noWrap/>
            <w:hideMark/>
          </w:tcPr>
          <w:p w14:paraId="3170DB17" w14:textId="77777777" w:rsidR="00B24AD9" w:rsidRPr="00BE1D39" w:rsidRDefault="00B24AD9" w:rsidP="00171783">
            <w:pPr>
              <w:jc w:val="center"/>
              <w:rPr>
                <w:highlight w:val="yellow"/>
              </w:rPr>
            </w:pPr>
          </w:p>
        </w:tc>
        <w:tc>
          <w:tcPr>
            <w:tcW w:w="1443" w:type="dxa"/>
            <w:noWrap/>
            <w:hideMark/>
          </w:tcPr>
          <w:p w14:paraId="5191DC2B" w14:textId="77777777" w:rsidR="00B24AD9" w:rsidRPr="00BE1D39" w:rsidRDefault="00B24AD9" w:rsidP="00171783">
            <w:pPr>
              <w:jc w:val="center"/>
              <w:rPr>
                <w:highlight w:val="yellow"/>
              </w:rPr>
            </w:pPr>
            <w:r w:rsidRPr="00BE1D39">
              <w:rPr>
                <w:highlight w:val="yellow"/>
              </w:rPr>
              <w:t>gros</w:t>
            </w:r>
          </w:p>
        </w:tc>
        <w:tc>
          <w:tcPr>
            <w:tcW w:w="1443" w:type="dxa"/>
            <w:noWrap/>
            <w:hideMark/>
          </w:tcPr>
          <w:p w14:paraId="63B83D27" w14:textId="77777777" w:rsidR="00B24AD9" w:rsidRPr="00BE1D39" w:rsidRDefault="00B24AD9" w:rsidP="00171783">
            <w:pPr>
              <w:jc w:val="center"/>
              <w:rPr>
                <w:highlight w:val="yellow"/>
              </w:rPr>
            </w:pPr>
            <w:r w:rsidRPr="00BE1D39">
              <w:rPr>
                <w:highlight w:val="yellow"/>
              </w:rPr>
              <w:t>moyen</w:t>
            </w:r>
          </w:p>
        </w:tc>
        <w:tc>
          <w:tcPr>
            <w:tcW w:w="1443" w:type="dxa"/>
            <w:noWrap/>
            <w:hideMark/>
          </w:tcPr>
          <w:p w14:paraId="2E0EF1B6" w14:textId="77777777" w:rsidR="00B24AD9" w:rsidRPr="00BE1D39" w:rsidRDefault="00B24AD9" w:rsidP="00171783">
            <w:pPr>
              <w:jc w:val="center"/>
              <w:rPr>
                <w:highlight w:val="yellow"/>
              </w:rPr>
            </w:pPr>
            <w:r w:rsidRPr="00BE1D39">
              <w:rPr>
                <w:highlight w:val="yellow"/>
              </w:rPr>
              <w:t>petit</w:t>
            </w:r>
          </w:p>
        </w:tc>
      </w:tr>
      <w:tr w:rsidR="00B24AD9" w:rsidRPr="00B24AD9" w14:paraId="3917E422" w14:textId="77777777" w:rsidTr="006A33D3">
        <w:trPr>
          <w:trHeight w:val="306"/>
        </w:trPr>
        <w:tc>
          <w:tcPr>
            <w:tcW w:w="2820" w:type="dxa"/>
            <w:noWrap/>
            <w:hideMark/>
          </w:tcPr>
          <w:p w14:paraId="6D045050" w14:textId="77777777" w:rsidR="00B24AD9" w:rsidRPr="00BE1D39" w:rsidRDefault="00B24AD9" w:rsidP="00171783">
            <w:pPr>
              <w:jc w:val="center"/>
              <w:rPr>
                <w:highlight w:val="yellow"/>
              </w:rPr>
            </w:pPr>
            <w:r w:rsidRPr="00BE1D39">
              <w:rPr>
                <w:highlight w:val="yellow"/>
              </w:rPr>
              <w:t>Taille moyenne des grains</w:t>
            </w:r>
          </w:p>
        </w:tc>
        <w:tc>
          <w:tcPr>
            <w:tcW w:w="1443" w:type="dxa"/>
            <w:noWrap/>
            <w:hideMark/>
          </w:tcPr>
          <w:p w14:paraId="598A0014" w14:textId="77777777" w:rsidR="00B24AD9" w:rsidRPr="00BE1D39" w:rsidRDefault="00B24AD9" w:rsidP="00171783">
            <w:pPr>
              <w:jc w:val="center"/>
              <w:rPr>
                <w:highlight w:val="yellow"/>
              </w:rPr>
            </w:pPr>
            <w:r w:rsidRPr="00BE1D39">
              <w:rPr>
                <w:highlight w:val="yellow"/>
              </w:rPr>
              <w:t>-0.023</w:t>
            </w:r>
          </w:p>
        </w:tc>
        <w:tc>
          <w:tcPr>
            <w:tcW w:w="1443" w:type="dxa"/>
            <w:noWrap/>
            <w:hideMark/>
          </w:tcPr>
          <w:p w14:paraId="1E31D237" w14:textId="77777777" w:rsidR="00B24AD9" w:rsidRPr="00BE1D39" w:rsidRDefault="00B24AD9" w:rsidP="00171783">
            <w:pPr>
              <w:jc w:val="center"/>
              <w:rPr>
                <w:highlight w:val="yellow"/>
              </w:rPr>
            </w:pPr>
            <w:r w:rsidRPr="00BE1D39">
              <w:rPr>
                <w:highlight w:val="yellow"/>
              </w:rPr>
              <w:t>1.095</w:t>
            </w:r>
          </w:p>
        </w:tc>
        <w:tc>
          <w:tcPr>
            <w:tcW w:w="1443" w:type="dxa"/>
            <w:noWrap/>
            <w:hideMark/>
          </w:tcPr>
          <w:p w14:paraId="785A3E60" w14:textId="5FAC5FFE" w:rsidR="00B24AD9" w:rsidRPr="00BE1D39" w:rsidRDefault="00B24AD9" w:rsidP="00171783">
            <w:pPr>
              <w:jc w:val="center"/>
              <w:rPr>
                <w:highlight w:val="yellow"/>
              </w:rPr>
            </w:pPr>
            <w:r w:rsidRPr="00BE1D39">
              <w:rPr>
                <w:highlight w:val="yellow"/>
              </w:rPr>
              <w:t>0.207</w:t>
            </w:r>
            <w:r w:rsidR="00EB26BE" w:rsidRPr="00BE1D39">
              <w:rPr>
                <w:highlight w:val="yellow"/>
              </w:rPr>
              <w:t xml:space="preserve"> **</w:t>
            </w:r>
          </w:p>
        </w:tc>
      </w:tr>
      <w:tr w:rsidR="00B24AD9" w:rsidRPr="00B24AD9" w14:paraId="23850411" w14:textId="77777777" w:rsidTr="006A33D3">
        <w:trPr>
          <w:trHeight w:val="306"/>
        </w:trPr>
        <w:tc>
          <w:tcPr>
            <w:tcW w:w="2820" w:type="dxa"/>
            <w:noWrap/>
            <w:hideMark/>
          </w:tcPr>
          <w:p w14:paraId="6497BE8C" w14:textId="77777777" w:rsidR="00B24AD9" w:rsidRPr="00BE1D39" w:rsidRDefault="00B24AD9" w:rsidP="00171783">
            <w:pPr>
              <w:jc w:val="center"/>
              <w:rPr>
                <w:highlight w:val="yellow"/>
              </w:rPr>
            </w:pPr>
            <w:r w:rsidRPr="00BE1D39">
              <w:rPr>
                <w:highlight w:val="yellow"/>
              </w:rPr>
              <w:t>Taille du plus petit grain</w:t>
            </w:r>
          </w:p>
        </w:tc>
        <w:tc>
          <w:tcPr>
            <w:tcW w:w="1443" w:type="dxa"/>
            <w:noWrap/>
            <w:hideMark/>
          </w:tcPr>
          <w:p w14:paraId="2C75E4AA" w14:textId="77777777" w:rsidR="00B24AD9" w:rsidRPr="00BE1D39" w:rsidRDefault="00B24AD9" w:rsidP="00171783">
            <w:pPr>
              <w:jc w:val="center"/>
              <w:rPr>
                <w:highlight w:val="yellow"/>
              </w:rPr>
            </w:pPr>
            <w:r w:rsidRPr="00BE1D39">
              <w:rPr>
                <w:highlight w:val="yellow"/>
              </w:rPr>
              <w:t>-0.064</w:t>
            </w:r>
          </w:p>
        </w:tc>
        <w:tc>
          <w:tcPr>
            <w:tcW w:w="1443" w:type="dxa"/>
            <w:noWrap/>
            <w:hideMark/>
          </w:tcPr>
          <w:p w14:paraId="41D22580" w14:textId="77777777" w:rsidR="00B24AD9" w:rsidRPr="00BE1D39" w:rsidRDefault="00B24AD9" w:rsidP="00171783">
            <w:pPr>
              <w:jc w:val="center"/>
              <w:rPr>
                <w:highlight w:val="yellow"/>
              </w:rPr>
            </w:pPr>
            <w:r w:rsidRPr="00BE1D39">
              <w:rPr>
                <w:highlight w:val="yellow"/>
              </w:rPr>
              <w:t>-0.109</w:t>
            </w:r>
          </w:p>
        </w:tc>
        <w:tc>
          <w:tcPr>
            <w:tcW w:w="1443" w:type="dxa"/>
            <w:noWrap/>
            <w:hideMark/>
          </w:tcPr>
          <w:p w14:paraId="35F56DE0" w14:textId="30ED4F74" w:rsidR="00B24AD9" w:rsidRPr="00BE1D39" w:rsidRDefault="00B24AD9" w:rsidP="00171783">
            <w:pPr>
              <w:jc w:val="center"/>
              <w:rPr>
                <w:highlight w:val="yellow"/>
              </w:rPr>
            </w:pPr>
            <w:r w:rsidRPr="00BE1D39">
              <w:rPr>
                <w:highlight w:val="yellow"/>
              </w:rPr>
              <w:t>-0.419</w:t>
            </w:r>
            <w:r w:rsidR="00EB26BE" w:rsidRPr="00BE1D39">
              <w:rPr>
                <w:highlight w:val="yellow"/>
              </w:rPr>
              <w:t xml:space="preserve"> **</w:t>
            </w:r>
          </w:p>
        </w:tc>
      </w:tr>
      <w:tr w:rsidR="00B24AD9" w:rsidRPr="00B24AD9" w14:paraId="322EBA30" w14:textId="77777777" w:rsidTr="006A33D3">
        <w:trPr>
          <w:trHeight w:val="306"/>
        </w:trPr>
        <w:tc>
          <w:tcPr>
            <w:tcW w:w="2820" w:type="dxa"/>
            <w:noWrap/>
            <w:hideMark/>
          </w:tcPr>
          <w:p w14:paraId="40F9C3E9" w14:textId="77777777" w:rsidR="00B24AD9" w:rsidRPr="00BE1D39" w:rsidRDefault="00B24AD9" w:rsidP="00171783">
            <w:pPr>
              <w:jc w:val="center"/>
              <w:rPr>
                <w:highlight w:val="yellow"/>
              </w:rPr>
            </w:pPr>
            <w:r w:rsidRPr="00BE1D39">
              <w:rPr>
                <w:highlight w:val="yellow"/>
              </w:rPr>
              <w:t>Taille du plus gros grain</w:t>
            </w:r>
          </w:p>
        </w:tc>
        <w:tc>
          <w:tcPr>
            <w:tcW w:w="1443" w:type="dxa"/>
            <w:noWrap/>
            <w:hideMark/>
          </w:tcPr>
          <w:p w14:paraId="48DDA347" w14:textId="77777777" w:rsidR="00B24AD9" w:rsidRPr="00BE1D39" w:rsidRDefault="00B24AD9" w:rsidP="00171783">
            <w:pPr>
              <w:jc w:val="center"/>
              <w:rPr>
                <w:highlight w:val="yellow"/>
              </w:rPr>
            </w:pPr>
            <w:r w:rsidRPr="00BE1D39">
              <w:rPr>
                <w:highlight w:val="yellow"/>
              </w:rPr>
              <w:t>-1.744</w:t>
            </w:r>
          </w:p>
        </w:tc>
        <w:tc>
          <w:tcPr>
            <w:tcW w:w="1443" w:type="dxa"/>
            <w:noWrap/>
            <w:hideMark/>
          </w:tcPr>
          <w:p w14:paraId="79CDA844" w14:textId="77777777" w:rsidR="00B24AD9" w:rsidRPr="00BE1D39" w:rsidRDefault="00B24AD9" w:rsidP="00171783">
            <w:pPr>
              <w:jc w:val="center"/>
              <w:rPr>
                <w:highlight w:val="yellow"/>
              </w:rPr>
            </w:pPr>
            <w:r w:rsidRPr="00BE1D39">
              <w:rPr>
                <w:highlight w:val="yellow"/>
              </w:rPr>
              <w:t>0.287</w:t>
            </w:r>
          </w:p>
        </w:tc>
        <w:tc>
          <w:tcPr>
            <w:tcW w:w="1443" w:type="dxa"/>
            <w:noWrap/>
            <w:hideMark/>
          </w:tcPr>
          <w:p w14:paraId="61BD31DC" w14:textId="63357F0B" w:rsidR="00B24AD9" w:rsidRPr="00BE1D39" w:rsidRDefault="00B24AD9" w:rsidP="00171783">
            <w:pPr>
              <w:jc w:val="center"/>
              <w:rPr>
                <w:highlight w:val="yellow"/>
              </w:rPr>
            </w:pPr>
            <w:r w:rsidRPr="00BE1D39">
              <w:rPr>
                <w:highlight w:val="yellow"/>
              </w:rPr>
              <w:t>0.12</w:t>
            </w:r>
            <w:r w:rsidR="00EB26BE" w:rsidRPr="00BE1D39">
              <w:rPr>
                <w:highlight w:val="yellow"/>
              </w:rPr>
              <w:t xml:space="preserve"> *</w:t>
            </w:r>
          </w:p>
        </w:tc>
      </w:tr>
      <w:tr w:rsidR="00B24AD9" w:rsidRPr="00B24AD9" w14:paraId="7CD9CB5C" w14:textId="77777777" w:rsidTr="006A33D3">
        <w:trPr>
          <w:trHeight w:val="306"/>
        </w:trPr>
        <w:tc>
          <w:tcPr>
            <w:tcW w:w="2820" w:type="dxa"/>
            <w:noWrap/>
            <w:hideMark/>
          </w:tcPr>
          <w:p w14:paraId="45A9812E" w14:textId="77777777" w:rsidR="00B24AD9" w:rsidRPr="00BE1D39" w:rsidRDefault="00B24AD9" w:rsidP="00171783">
            <w:pPr>
              <w:jc w:val="center"/>
              <w:rPr>
                <w:highlight w:val="yellow"/>
              </w:rPr>
            </w:pPr>
            <w:r w:rsidRPr="00BE1D39">
              <w:rPr>
                <w:highlight w:val="yellow"/>
              </w:rPr>
              <w:t>PMG</w:t>
            </w:r>
          </w:p>
        </w:tc>
        <w:tc>
          <w:tcPr>
            <w:tcW w:w="1443" w:type="dxa"/>
            <w:noWrap/>
            <w:hideMark/>
          </w:tcPr>
          <w:p w14:paraId="12CD8EF7" w14:textId="77777777" w:rsidR="00B24AD9" w:rsidRPr="00BE1D39" w:rsidRDefault="00B24AD9" w:rsidP="00171783">
            <w:pPr>
              <w:jc w:val="center"/>
              <w:rPr>
                <w:highlight w:val="yellow"/>
              </w:rPr>
            </w:pPr>
            <w:r w:rsidRPr="00BE1D39">
              <w:rPr>
                <w:highlight w:val="yellow"/>
              </w:rPr>
              <w:t>0.11</w:t>
            </w:r>
          </w:p>
        </w:tc>
        <w:tc>
          <w:tcPr>
            <w:tcW w:w="1443" w:type="dxa"/>
            <w:noWrap/>
            <w:hideMark/>
          </w:tcPr>
          <w:p w14:paraId="72F2579E" w14:textId="77777777" w:rsidR="00B24AD9" w:rsidRPr="00BE1D39" w:rsidRDefault="00B24AD9" w:rsidP="00171783">
            <w:pPr>
              <w:jc w:val="center"/>
              <w:rPr>
                <w:highlight w:val="yellow"/>
              </w:rPr>
            </w:pPr>
            <w:r w:rsidRPr="00BE1D39">
              <w:rPr>
                <w:highlight w:val="yellow"/>
              </w:rPr>
              <w:t>0.761</w:t>
            </w:r>
          </w:p>
        </w:tc>
        <w:tc>
          <w:tcPr>
            <w:tcW w:w="1443" w:type="dxa"/>
            <w:noWrap/>
            <w:hideMark/>
          </w:tcPr>
          <w:p w14:paraId="561849F3" w14:textId="069FD97F" w:rsidR="00B24AD9" w:rsidRPr="00BE1D39" w:rsidRDefault="00B24AD9" w:rsidP="00171783">
            <w:pPr>
              <w:jc w:val="center"/>
              <w:rPr>
                <w:highlight w:val="yellow"/>
              </w:rPr>
            </w:pPr>
            <w:r w:rsidRPr="00BE1D39">
              <w:rPr>
                <w:highlight w:val="yellow"/>
              </w:rPr>
              <w:t>0.233</w:t>
            </w:r>
            <w:r w:rsidR="00EB26BE" w:rsidRPr="00BE1D39">
              <w:rPr>
                <w:highlight w:val="yellow"/>
              </w:rPr>
              <w:t xml:space="preserve"> **</w:t>
            </w:r>
          </w:p>
        </w:tc>
      </w:tr>
    </w:tbl>
    <w:p w14:paraId="4B7159BA" w14:textId="77777777" w:rsidR="00B24AD9" w:rsidRDefault="00B24AD9" w:rsidP="00A2208C"/>
    <w:p w14:paraId="492FB8A1" w14:textId="42B87BA0" w:rsidR="00C331C8" w:rsidRDefault="00C331C8" w:rsidP="00A2208C"/>
    <w:p w14:paraId="3A6B8A75" w14:textId="6FC586D0" w:rsidR="00B24CCA" w:rsidRDefault="00B24CCA" w:rsidP="00B24CCA">
      <w:pPr>
        <w:pStyle w:val="Titre3"/>
      </w:pPr>
      <w:r>
        <w:t>Sélection in silico</w:t>
      </w:r>
    </w:p>
    <w:p w14:paraId="5E27F985" w14:textId="5A1CB448" w:rsidR="00557CB2" w:rsidRDefault="008617BA" w:rsidP="00A2208C">
      <w:r>
        <w:t xml:space="preserve">La sélection sur grain et la sélection sur épi ont été simulée par </w:t>
      </w:r>
      <w:r>
        <w:rPr>
          <w:i/>
        </w:rPr>
        <w:t>in silico</w:t>
      </w:r>
      <w:r>
        <w:t xml:space="preserve">. On regarde donc l’effet de la </w:t>
      </w:r>
      <w:r>
        <w:lastRenderedPageBreak/>
        <w:t xml:space="preserve">sélection selon les deux méthodes. </w:t>
      </w:r>
      <w:r w:rsidR="00D345D1">
        <w:t xml:space="preserve">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 sélectionnées compte 859 grains, sélectionner 400 grains n’amène pas à une forte intensité de sélection, mais permet de bien estimer les progrès réalisés car il y a beaucoup d’individus pour faire l’estimation. </w:t>
      </w:r>
      <w:r>
        <w:t>L</w:t>
      </w:r>
      <w:r w:rsidR="00C331C8">
        <w:t>es traits impactés par la sélection ont</w:t>
      </w:r>
      <w:r w:rsidR="00FF244A">
        <w:t xml:space="preserve"> donc</w:t>
      </w:r>
      <w:r w:rsidR="00C331C8">
        <w:t xml:space="preserve"> été le PMG, la taille moyenne des grains, </w:t>
      </w:r>
      <w:r w:rsidR="003D72D0">
        <w:t>la taille du plus petit grain et la taille du plus gros grain</w:t>
      </w:r>
      <w:r w:rsidR="00C331C8">
        <w:t>.</w:t>
      </w:r>
      <w:r w:rsidR="00923E97">
        <w:t xml:space="preserve"> Ci-dessous, un graphique représentant le progrès effectué en sélection sur grain ou en sélection sur épi pour tous les traits mesurés. </w:t>
      </w:r>
    </w:p>
    <w:p w14:paraId="4CF142F2" w14:textId="7ED8661F" w:rsidR="00C331C8" w:rsidRDefault="00D63B09" w:rsidP="00557CB2">
      <w:pPr>
        <w:jc w:val="center"/>
      </w:pPr>
      <w:r>
        <w:rPr>
          <w:noProof/>
        </w:rPr>
        <w:drawing>
          <wp:inline distT="0" distB="0" distL="0" distR="0" wp14:anchorId="4ED2AFB8" wp14:editId="46D41022">
            <wp:extent cx="5185171" cy="3781425"/>
            <wp:effectExtent l="19050" t="19050" r="15875"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203607" cy="3794870"/>
                    </a:xfrm>
                    <a:prstGeom prst="rect">
                      <a:avLst/>
                    </a:prstGeom>
                    <a:ln>
                      <a:solidFill>
                        <a:schemeClr val="tx1"/>
                      </a:solidFill>
                    </a:ln>
                  </pic:spPr>
                </pic:pic>
              </a:graphicData>
            </a:graphic>
          </wp:inline>
        </w:drawing>
      </w:r>
    </w:p>
    <w:p w14:paraId="34C6FF73" w14:textId="7C36005E" w:rsidR="0050581C" w:rsidRDefault="00C551D2" w:rsidP="00A2208C">
      <w:r>
        <w:t xml:space="preserve">Des résultats similaires sont obtenus en regardant le progrès effectué avec d’autres paramètres. La sélection sur épis perd en significativité lorsque NEO baisse, et les deux méthodes de sélections sont de plus en plus significatives à mesure que </w:t>
      </w:r>
      <w:proofErr w:type="spellStart"/>
      <w:r>
        <w:t>nsel</w:t>
      </w:r>
      <w:proofErr w:type="spellEnd"/>
      <w:r>
        <w:t xml:space="preserve"> est faible, ce qui est logique. Ainsi, le PMG et les tailles moyennes, maximum et minimum des grains sont toujours impactés par la sélections sur grain par pas toujours par la sélection sur épi lorsque NEO devient trop faible. </w:t>
      </w:r>
    </w:p>
    <w:p w14:paraId="3EB91527" w14:textId="7B6F4028" w:rsidR="007C3E69" w:rsidRDefault="007C3E69" w:rsidP="00A2208C"/>
    <w:p w14:paraId="75FD337E" w14:textId="4BA1AC45" w:rsidR="007C3E69" w:rsidRDefault="007C3E69" w:rsidP="007C3E69">
      <w:pPr>
        <w:pStyle w:val="Titre3"/>
      </w:pPr>
      <w:r>
        <w:t>Conclusion partielle sur l’effet de la sélection sur la taille du grain</w:t>
      </w:r>
    </w:p>
    <w:p w14:paraId="145A9FCC" w14:textId="55CB533B" w:rsidR="007C3E69" w:rsidRPr="00610F0E" w:rsidRDefault="00FE547C" w:rsidP="007C3E69">
      <w:pPr>
        <w:pStyle w:val="Corpsdetexte"/>
      </w:pPr>
      <w:r>
        <w:t>L’effet de</w:t>
      </w:r>
      <w:r w:rsidR="007C3E69">
        <w:t xml:space="preserve"> </w:t>
      </w:r>
      <w:r>
        <w:t>la</w:t>
      </w:r>
      <w:r w:rsidR="007C3E69">
        <w:t xml:space="preserve"> sélection est ambigu sur </w:t>
      </w:r>
      <w:r w:rsidR="00922889">
        <w:t xml:space="preserve">le PMG et </w:t>
      </w:r>
      <w:r w:rsidR="007C3E69">
        <w:t xml:space="preserve">la taille du grain en elle-même. Il y a un effet clair en sélection </w:t>
      </w:r>
      <w:r w:rsidR="007C3E69">
        <w:rPr>
          <w:i/>
        </w:rPr>
        <w:t>in silico</w:t>
      </w:r>
      <w:r w:rsidR="007C3E69">
        <w:t xml:space="preserve">, mais en sélection réelle par tamis, il semble que seule la sélection des petits grains </w:t>
      </w:r>
      <w:r w:rsidR="007C3E69">
        <w:lastRenderedPageBreak/>
        <w:t>permet</w:t>
      </w:r>
      <w:r w:rsidR="00A44A12">
        <w:t>te</w:t>
      </w:r>
      <w:r w:rsidR="007C3E69">
        <w:t xml:space="preserve"> de réduire</w:t>
      </w:r>
      <w:r w:rsidR="00AF417A">
        <w:t xml:space="preserve"> le PMG et</w:t>
      </w:r>
      <w:r w:rsidR="007C3E69">
        <w:t xml:space="preserve"> les tailles moyenne, minimum et maximum des grains d’un épi.</w:t>
      </w:r>
      <w:r w:rsidR="00A44A12">
        <w:t xml:space="preserve"> Cela n’est pas très intéressant dans l’optique de sélectionner pour obtenir de plus gros grains.</w:t>
      </w:r>
      <w:r w:rsidR="00464E8C">
        <w:t xml:space="preserve"> De plus, la sélection sur la taille du grain ne semble pas impacter la variance intra-épi pour la taille du grain.</w:t>
      </w:r>
      <w:r w:rsidR="00A44A12">
        <w:t xml:space="preserve"> </w:t>
      </w:r>
      <w:r w:rsidR="00464E8C">
        <w:t xml:space="preserve">Enfin, il y a aussi un effet ambigu sur la hauteur des plantes et le taux de protéines de leurs grains. La sélection de gros grains par tamis a permis d’augmenter la hauteur des plantes et de diminuer le taux de protéine des grains de la génération suivante mais pas la sélection </w:t>
      </w:r>
      <w:r w:rsidR="00464E8C">
        <w:rPr>
          <w:i/>
        </w:rPr>
        <w:t>in silico</w:t>
      </w:r>
      <w:r w:rsidR="00464E8C">
        <w:t xml:space="preserve">. Pour </w:t>
      </w:r>
      <w:r w:rsidR="00610F0E">
        <w:t xml:space="preserve">la précocité, le poids total d’épis, le nombre d’épis et le taux d’azote dans la feuille drapeau, seule la sélection </w:t>
      </w:r>
      <w:r w:rsidR="00610F0E">
        <w:rPr>
          <w:i/>
        </w:rPr>
        <w:t>in silico</w:t>
      </w:r>
      <w:r w:rsidR="00610F0E">
        <w:t xml:space="preserve"> a été réalisée, et ces traits ne semblent pas impactés par la sélection. </w:t>
      </w:r>
    </w:p>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3A992174" w:rsidR="00083D4C" w:rsidRDefault="008E69C2" w:rsidP="008E69C2">
      <w:r>
        <w:t xml:space="preserve">Il est important de voir que l’équation développée rest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lastRenderedPageBreak/>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6CBE2C36"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r>
        <w:t xml:space="preserve">Exploration des paramètres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8E7C8F6" w:rsidR="002276CD" w:rsidRDefault="002276CD" w:rsidP="002276CD">
      <w:pPr>
        <w:pStyle w:val="Paragraphedeliste"/>
        <w:numPr>
          <w:ilvl w:val="0"/>
          <w:numId w:val="12"/>
        </w:numPr>
      </w:pPr>
      <w:proofErr w:type="spellStart"/>
      <w:r>
        <w:t>nsel</w:t>
      </w:r>
      <w:proofErr w:type="spellEnd"/>
      <w:r>
        <w:t xml:space="preserve"> allant de 400 à 1.000.000</w:t>
      </w:r>
    </w:p>
    <w:p w14:paraId="3F152C41" w14:textId="4A789ABB" w:rsidR="008E6BA6" w:rsidRDefault="008E6BA6" w:rsidP="002276CD">
      <w:pPr>
        <w:pStyle w:val="Paragraphedeliste"/>
        <w:numPr>
          <w:ilvl w:val="0"/>
          <w:numId w:val="12"/>
        </w:numPr>
      </w:pPr>
      <w:r>
        <w:t>NGO allant de 10.000 à 5.000.000</w:t>
      </w:r>
    </w:p>
    <w:p w14:paraId="0FD4D2FA" w14:textId="7DC72444" w:rsidR="008E6BA6" w:rsidRDefault="008E6BA6" w:rsidP="002276CD">
      <w:pPr>
        <w:pStyle w:val="Paragraphedeliste"/>
        <w:numPr>
          <w:ilvl w:val="0"/>
          <w:numId w:val="12"/>
        </w:numPr>
      </w:pPr>
      <w:r>
        <w:t>NEO allant de 1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w:t>
      </w:r>
      <w:r w:rsidR="00C42275">
        <w:lastRenderedPageBreak/>
        <w:t xml:space="preserve">observés pour les différentes valeurs de </w:t>
      </w:r>
      <w:proofErr w:type="spellStart"/>
      <w:r w:rsidR="00C42275">
        <w:t>nsel</w:t>
      </w:r>
      <w:proofErr w:type="spellEnd"/>
      <w:r w:rsidR="00C42275">
        <w:t xml:space="preserve">, NEO et NGE. </w:t>
      </w:r>
    </w:p>
    <w:p w14:paraId="5CC57130" w14:textId="3BDD1E57" w:rsidR="00011A40" w:rsidRPr="00011A40" w:rsidRDefault="00111E43" w:rsidP="00011A40">
      <w:pPr>
        <w:pStyle w:val="Corpsdetexte"/>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27804A29"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t xml:space="preserve"> faible 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w:t>
      </w:r>
      <w:r w:rsidR="00B11EA4">
        <w:lastRenderedPageBreak/>
        <w:t xml:space="preserve">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910C80F"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p>
    <w:p w14:paraId="13D7EA5A" w14:textId="77777777" w:rsidR="004A5210" w:rsidRDefault="004A5210" w:rsidP="00166421"/>
    <w:p w14:paraId="4F0E3FE3" w14:textId="499C9B60"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moyennant une surface cultivée </w:t>
      </w:r>
      <w:r w:rsidR="00C8361B" w:rsidRPr="00BA5C13">
        <w:rPr>
          <w:color w:val="FF0000"/>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0489904F" w14:textId="2EDAC896" w:rsidR="004A5210" w:rsidRDefault="0002684B" w:rsidP="004A5210">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79B711CF" w14:textId="77777777" w:rsidR="005D052D" w:rsidRDefault="005D052D" w:rsidP="00316AF5"/>
    <w:p w14:paraId="2B18B4C5" w14:textId="77777777" w:rsidR="0062767B" w:rsidRDefault="002D5ECB" w:rsidP="0062767B">
      <w:r>
        <w:t>Le meilleur rapport en faveur des grains est de … et en faveur des épis est de …</w:t>
      </w:r>
    </w:p>
    <w:p w14:paraId="6BA0F5C2" w14:textId="77777777" w:rsidR="0062767B" w:rsidRDefault="0062767B" w:rsidP="0062767B"/>
    <w:p w14:paraId="507031A3" w14:textId="37F70C08" w:rsidR="002E0557" w:rsidRDefault="002E0557" w:rsidP="0062767B">
      <w:pPr>
        <w:pStyle w:val="Titre1"/>
      </w:pPr>
      <w:r>
        <w:t>Discussion</w:t>
      </w:r>
    </w:p>
    <w:p w14:paraId="1B954DDA" w14:textId="6E1B5B48" w:rsidR="00E22313" w:rsidRDefault="00E22313" w:rsidP="00E22313">
      <w:pPr>
        <w:pStyle w:val="Titre2"/>
      </w:pPr>
      <w:r>
        <w:t>Retour sur les résultats de sélection</w:t>
      </w:r>
    </w:p>
    <w:p w14:paraId="2A89C475" w14:textId="2E072476" w:rsidR="00AA27F9" w:rsidRPr="00AA27F9" w:rsidRDefault="00AA27F9" w:rsidP="00AA27F9">
      <w:r>
        <w:t xml:space="preserve">Parler du GSV de l’attendu tout ça </w:t>
      </w:r>
    </w:p>
    <w:p w14:paraId="06B9520C" w14:textId="0F160BE9" w:rsidR="0000188A" w:rsidRDefault="0000188A" w:rsidP="0000188A">
      <w:pPr>
        <w:pStyle w:val="Titre2"/>
      </w:pPr>
      <w:r>
        <w:lastRenderedPageBreak/>
        <w:t xml:space="preserve">Prise </w:t>
      </w:r>
      <w:r w:rsidR="00505948">
        <w:t>de recul sur l’équation</w:t>
      </w:r>
    </w:p>
    <w:p w14:paraId="781D0187" w14:textId="77777777" w:rsidR="009E4A02" w:rsidRDefault="009E4A02" w:rsidP="00505948"/>
    <w:p w14:paraId="33677A5E" w14:textId="2625B580" w:rsidR="00505948" w:rsidRDefault="00CC77C5" w:rsidP="00505948">
      <w:r>
        <w:t xml:space="preserve">Dans le cadre du stage, l’équation a seulement été utilisée </w:t>
      </w:r>
      <w:r w:rsidR="00F63128">
        <w:t xml:space="preserve">pour la taille du grain car c’est le seul trait pour lequel nous avons pu estimer les composantes de la variance nécessaires pour les calculs. Cependant, cette équation peut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18159D7C" w:rsidR="003E5C15" w:rsidRPr="00666CED" w:rsidRDefault="003E5C15" w:rsidP="003E5C15">
      <w:r>
        <w:t>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60E9B">
        <w:t xml:space="preserve"> et que l’erreur de mesure devien</w:t>
      </w:r>
      <w:r w:rsidR="00BE20F1">
        <w:t>n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7233B0BB"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w:t>
      </w:r>
      <w:r w:rsidR="00CF7DEA">
        <w:lastRenderedPageBreak/>
        <w:t xml:space="preserve">le cadre d’une sélection massale menée par un groupement d’agriculteur, il est raisonnable de penser que ni le temps ni la technologie ne sont disponibles.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3EC0AAA6" w:rsidR="0082301B" w:rsidRDefault="0082301B" w:rsidP="00505948"/>
    <w:p w14:paraId="005F72C8" w14:textId="2D6B6F82" w:rsidR="0082301B" w:rsidRDefault="0082301B" w:rsidP="00505948">
      <w:r>
        <w:t>+ comparaison avec breeding normal</w:t>
      </w:r>
    </w:p>
    <w:p w14:paraId="0C41C043" w14:textId="0EEC6AB5" w:rsidR="00AE7E99" w:rsidRDefault="0004414F" w:rsidP="00505948">
      <w:r>
        <w:t xml:space="preserve">La sélection sur épi est en un sens un début de modernisation de sélection massale. En effet c’est un premier pas vers la sélection moderne où l’on observe des traits moyens de génotypes dans plein d’environnements. </w:t>
      </w:r>
    </w:p>
    <w:p w14:paraId="7A64771D" w14:textId="77777777" w:rsidR="0004414F" w:rsidRDefault="0004414F" w:rsidP="00505948"/>
    <w:p w14:paraId="418A220C" w14:textId="5199C080" w:rsidR="00AE7E99" w:rsidRDefault="00AE7E99" w:rsidP="00505948">
      <w:r>
        <w:t xml:space="preserve">+ traits </w:t>
      </w:r>
      <w:proofErr w:type="spellStart"/>
      <w:r>
        <w:t>quali</w:t>
      </w:r>
      <w:proofErr w:type="spellEnd"/>
      <w:r>
        <w:t> ?</w:t>
      </w:r>
    </w:p>
    <w:p w14:paraId="127AD6F4" w14:textId="470137EC" w:rsidR="0066547E" w:rsidRDefault="0066547E" w:rsidP="00505948"/>
    <w:p w14:paraId="14CB3C2B" w14:textId="7F84F677" w:rsidR="0066547E" w:rsidRDefault="0066547E" w:rsidP="00505948">
      <w:r>
        <w:t>+ marche pour sélection par troncation mais montré que conserver diversité avec optimal cross marche mieux que troncation</w:t>
      </w:r>
      <w:r w:rsidR="00336B08">
        <w:t xml:space="preserve"> (</w:t>
      </w:r>
      <w:proofErr w:type="spellStart"/>
      <w:r w:rsidR="00336B08">
        <w:t>selection</w:t>
      </w:r>
      <w:proofErr w:type="spellEnd"/>
      <w:r w:rsidR="00336B08">
        <w:t xml:space="preserve"> sur index)</w:t>
      </w:r>
    </w:p>
    <w:p w14:paraId="2AF01DB5" w14:textId="414C226D" w:rsidR="00E22313" w:rsidRDefault="00E22313" w:rsidP="00505948"/>
    <w:p w14:paraId="5BF59F62" w14:textId="77777777" w:rsidR="00E22313" w:rsidRDefault="00E22313" w:rsidP="00E22313">
      <w:pPr>
        <w:pStyle w:val="Titre2"/>
      </w:pPr>
      <w:r>
        <w:t>A qui ça sert ?</w:t>
      </w:r>
    </w:p>
    <w:p w14:paraId="78F04817" w14:textId="77777777" w:rsidR="00E22313" w:rsidRDefault="00E22313" w:rsidP="00E22313">
      <w:r>
        <w:t>Est-ce que c’est possible de passer 3 milliard de grains au tamis ?</w:t>
      </w:r>
    </w:p>
    <w:p w14:paraId="350AA439" w14:textId="77777777" w:rsidR="00E22313" w:rsidRDefault="00E22313" w:rsidP="00E22313">
      <w:r>
        <w:t>Dans quels situations, quels cas réalistes ?</w:t>
      </w:r>
    </w:p>
    <w:p w14:paraId="744B00EF" w14:textId="77777777" w:rsidR="00E22313" w:rsidRDefault="00E22313" w:rsidP="00E22313">
      <w:r>
        <w:t xml:space="preserve">Pour agri </w:t>
      </w:r>
      <w:proofErr w:type="spellStart"/>
      <w:r>
        <w:t>selection</w:t>
      </w:r>
      <w:proofErr w:type="spellEnd"/>
      <w:r>
        <w:t xml:space="preserve"> sur grain ok et choix de </w:t>
      </w:r>
      <w:proofErr w:type="spellStart"/>
      <w:r>
        <w:t>methode</w:t>
      </w:r>
      <w:proofErr w:type="spellEnd"/>
      <w:r>
        <w:t xml:space="preserve"> de </w:t>
      </w:r>
      <w:proofErr w:type="spellStart"/>
      <w:r>
        <w:t>selec</w:t>
      </w:r>
      <w:proofErr w:type="spellEnd"/>
    </w:p>
    <w:p w14:paraId="7C6FD60B" w14:textId="77777777" w:rsidR="00E22313" w:rsidRDefault="00E22313" w:rsidP="00E22313">
      <w:r>
        <w:t xml:space="preserve">Pour </w:t>
      </w:r>
      <w:proofErr w:type="spellStart"/>
      <w:r>
        <w:t>selectionneurs</w:t>
      </w:r>
      <w:proofErr w:type="spellEnd"/>
      <w:r>
        <w:t xml:space="preserve"> : nouveau </w:t>
      </w:r>
      <w:proofErr w:type="spellStart"/>
      <w:r>
        <w:t>tru</w:t>
      </w:r>
      <w:proofErr w:type="spellEnd"/>
      <w:r>
        <w:t xml:space="preserve"> en deux parties</w:t>
      </w:r>
    </w:p>
    <w:p w14:paraId="4AF935B8" w14:textId="43806969" w:rsidR="00E22313" w:rsidRDefault="00E22313" w:rsidP="00505948">
      <w:r>
        <w:t xml:space="preserve">Pour programmes de </w:t>
      </w:r>
      <w:proofErr w:type="spellStart"/>
      <w:r>
        <w:t>selection</w:t>
      </w:r>
      <w:proofErr w:type="spellEnd"/>
      <w:r>
        <w:t xml:space="preserve"> </w:t>
      </w:r>
      <w:proofErr w:type="spellStart"/>
      <w:r>
        <w:t>massael</w:t>
      </w:r>
      <w:proofErr w:type="spellEnd"/>
      <w:r>
        <w:t xml:space="preserve"> participative (+ difficultés liées </w:t>
      </w:r>
      <w:proofErr w:type="spellStart"/>
      <w:r>
        <w:t>goldringer</w:t>
      </w:r>
      <w:proofErr w:type="spellEnd"/>
      <w:r>
        <w:t xml:space="preserve"> et tout le 4.3 là) et en plus on peut rajouter </w:t>
      </w:r>
      <w:proofErr w:type="spellStart"/>
      <w:r>
        <w:t>phenomique</w:t>
      </w:r>
      <w:proofErr w:type="spellEnd"/>
      <w:r>
        <w:t xml:space="preserve"> </w:t>
      </w:r>
      <w:proofErr w:type="spellStart"/>
      <w:r>
        <w:t>là dedans</w:t>
      </w:r>
      <w:proofErr w:type="spellEnd"/>
      <w:r>
        <w:t xml:space="preserve"> </w:t>
      </w:r>
    </w:p>
    <w:p w14:paraId="4BB224B9" w14:textId="77777777" w:rsidR="00810D9E" w:rsidRDefault="00810D9E" w:rsidP="00505948"/>
    <w:p w14:paraId="7AF68644" w14:textId="72BBDB8C" w:rsidR="00CC77C5" w:rsidRDefault="00CC77C5" w:rsidP="00505948">
      <w:pPr>
        <w:pStyle w:val="Titre2"/>
      </w:pPr>
      <w:r>
        <w:t>Phénomique</w:t>
      </w:r>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w:t>
      </w:r>
      <w:r w:rsidR="00587FC8">
        <w:lastRenderedPageBreak/>
        <w:t xml:space="preserve">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4DD97D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 xml:space="preserve">(Cuevas et al., 2019; Lane et al., 2020; Rincent et al., 2018; Robert et al., 2022; </w:t>
      </w:r>
      <w:proofErr w:type="spellStart"/>
      <w:r w:rsidR="00BA061F" w:rsidRPr="00BA061F">
        <w:t>Weiß</w:t>
      </w:r>
      <w:proofErr w:type="spellEnd"/>
      <w:r w:rsidR="00BA061F" w:rsidRPr="00BA061F">
        <w:t xml:space="preserve">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 xml:space="preserve">cela ouvre de grandes perspectives pour la sélection sur grain. </w:t>
      </w:r>
      <w:r w:rsidR="00DB12E5">
        <w:t>En effet</w:t>
      </w:r>
      <w:r w:rsidR="00EB6048">
        <w:t>, c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0334C80E" w14:textId="1BA5D9EF" w:rsidR="00077106" w:rsidRDefault="00077106" w:rsidP="00C72544"/>
    <w:p w14:paraId="44A6557B" w14:textId="42077C91" w:rsidR="00FA2607" w:rsidRDefault="00FA2607" w:rsidP="00C72544">
      <w:r>
        <w:t>(à mettre dans à qui ça sert, et mettre partie à qui ça sert après la phénomique ?)</w:t>
      </w:r>
    </w:p>
    <w:p w14:paraId="3442902E" w14:textId="6A13E486" w:rsidR="007E2CFD" w:rsidRDefault="007E2CFD" w:rsidP="00C72544">
      <w:r>
        <w:t xml:space="preserve">Ouais c’est bien de parler de ça après les </w:t>
      </w:r>
      <w:proofErr w:type="spellStart"/>
      <w:r>
        <w:t>bulks</w:t>
      </w:r>
      <w:proofErr w:type="spellEnd"/>
      <w:r>
        <w:t xml:space="preserve"> ou quoi ça justifie bien l’usage pour les sélectionneurs.</w:t>
      </w:r>
      <w:bookmarkStart w:id="15" w:name="_GoBack"/>
      <w:bookmarkEnd w:id="15"/>
    </w:p>
    <w:p w14:paraId="2BB032C7" w14:textId="43607183" w:rsidR="00C72544" w:rsidRPr="00D8462E" w:rsidRDefault="00077106" w:rsidP="00C72544">
      <w:pPr>
        <w:sectPr w:rsidR="00C72544" w:rsidRPr="00D8462E" w:rsidSect="002E19EB">
          <w:footerReference w:type="default" r:id="rId27"/>
          <w:footnotePr>
            <w:pos w:val="beneathText"/>
          </w:footnotePr>
          <w:pgSz w:w="11906" w:h="16838"/>
          <w:pgMar w:top="1417" w:right="1417" w:bottom="1417" w:left="1417" w:header="720" w:footer="1417" w:gutter="0"/>
          <w:cols w:space="720"/>
          <w:docGrid w:linePitch="299"/>
        </w:sectPr>
      </w:pPr>
      <w:r>
        <w:t xml:space="preserve">Enfin, </w:t>
      </w:r>
      <w:r>
        <w:fldChar w:fldCharType="begin"/>
      </w:r>
      <w:r>
        <w:instrText xml:space="preserve"> ADDIN ZOTERO_ITEM CSL_CITATION {"citationID":"mLAfewUF","properties":{"formattedCitation":"(Gaynor et al., 2017)","plainCitation":"(Gaynor et al., 2017)","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proofErr w:type="spellStart"/>
      <w:r>
        <w:t>Gaynor</w:t>
      </w:r>
      <w:proofErr w:type="spellEnd"/>
      <w:r>
        <w:t xml:space="preserve">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w:t>
      </w:r>
      <w:r>
        <w:lastRenderedPageBreak/>
        <w:t xml:space="preserve">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de grains se pose alors encore. </w:t>
      </w: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8"/>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9"/>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50D3B3EA" w14:textId="77777777" w:rsidR="00077106" w:rsidRPr="00077106" w:rsidRDefault="00DF331B" w:rsidP="00077106">
      <w:pPr>
        <w:pStyle w:val="Bibliographie"/>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077106" w:rsidRPr="00077106">
        <w:t xml:space="preserve">Andrée, P., Clark, J.K., </w:t>
      </w:r>
      <w:proofErr w:type="spellStart"/>
      <w:r w:rsidR="00077106" w:rsidRPr="00077106">
        <w:t>Levkoe</w:t>
      </w:r>
      <w:proofErr w:type="spellEnd"/>
      <w:r w:rsidR="00077106" w:rsidRPr="00077106">
        <w:t xml:space="preserve">, C.Z., </w:t>
      </w:r>
      <w:proofErr w:type="spellStart"/>
      <w:r w:rsidR="00077106" w:rsidRPr="00077106">
        <w:t>Lowitt</w:t>
      </w:r>
      <w:proofErr w:type="spellEnd"/>
      <w:r w:rsidR="00077106" w:rsidRPr="00077106">
        <w:t>, K. (</w:t>
      </w:r>
      <w:proofErr w:type="spellStart"/>
      <w:r w:rsidR="00077106" w:rsidRPr="00077106">
        <w:t>Eds</w:t>
      </w:r>
      <w:proofErr w:type="spellEnd"/>
      <w:r w:rsidR="00077106" w:rsidRPr="00077106">
        <w:t xml:space="preserve">.), 2019. Civil Society and Social </w:t>
      </w:r>
      <w:proofErr w:type="spellStart"/>
      <w:r w:rsidR="00077106" w:rsidRPr="00077106">
        <w:t>Movements</w:t>
      </w:r>
      <w:proofErr w:type="spellEnd"/>
      <w:r w:rsidR="00077106" w:rsidRPr="00077106">
        <w:t xml:space="preserve"> in Food System </w:t>
      </w:r>
      <w:proofErr w:type="spellStart"/>
      <w:r w:rsidR="00077106" w:rsidRPr="00077106">
        <w:t>Governance</w:t>
      </w:r>
      <w:proofErr w:type="spellEnd"/>
      <w:r w:rsidR="00077106" w:rsidRPr="00077106">
        <w:t>. Taylor &amp; Francis.</w:t>
      </w:r>
    </w:p>
    <w:p w14:paraId="64A9FAB0" w14:textId="77777777" w:rsidR="00077106" w:rsidRPr="00077106" w:rsidRDefault="00077106" w:rsidP="00077106">
      <w:pPr>
        <w:pStyle w:val="Bibliographie"/>
      </w:pPr>
      <w:proofErr w:type="spellStart"/>
      <w:r w:rsidRPr="00077106">
        <w:t>Asseng</w:t>
      </w:r>
      <w:proofErr w:type="spellEnd"/>
      <w:r w:rsidRPr="00077106">
        <w:t xml:space="preserve">, S., </w:t>
      </w:r>
      <w:proofErr w:type="spellStart"/>
      <w:r w:rsidRPr="00077106">
        <w:t>Ewert</w:t>
      </w:r>
      <w:proofErr w:type="spellEnd"/>
      <w:r w:rsidRPr="00077106">
        <w:t xml:space="preserve">, F., Martre, P., </w:t>
      </w:r>
      <w:proofErr w:type="spellStart"/>
      <w:r w:rsidRPr="00077106">
        <w:t>Rötter</w:t>
      </w:r>
      <w:proofErr w:type="spellEnd"/>
      <w:r w:rsidRPr="00077106">
        <w:t xml:space="preserve">, R.P., </w:t>
      </w:r>
      <w:proofErr w:type="spellStart"/>
      <w:r w:rsidRPr="00077106">
        <w:t>Lobell</w:t>
      </w:r>
      <w:proofErr w:type="spellEnd"/>
      <w:r w:rsidRPr="00077106">
        <w:t xml:space="preserve">, D.B., </w:t>
      </w:r>
      <w:proofErr w:type="spellStart"/>
      <w:r w:rsidRPr="00077106">
        <w:t>Cammarano</w:t>
      </w:r>
      <w:proofErr w:type="spellEnd"/>
      <w:r w:rsidRPr="00077106">
        <w:t xml:space="preserve">, D., Kimball, B.A., </w:t>
      </w:r>
      <w:proofErr w:type="spellStart"/>
      <w:r w:rsidRPr="00077106">
        <w:t>Ottman</w:t>
      </w:r>
      <w:proofErr w:type="spellEnd"/>
      <w:r w:rsidRPr="00077106">
        <w:t xml:space="preserve">, M.J., Wall, G.W., White, J.W., Reynolds, M.P., Alderman, P.D., Prasad, P.V.V., </w:t>
      </w:r>
      <w:proofErr w:type="spellStart"/>
      <w:r w:rsidRPr="00077106">
        <w:t>Aggarwal</w:t>
      </w:r>
      <w:proofErr w:type="spellEnd"/>
      <w:r w:rsidRPr="00077106">
        <w:t xml:space="preserve">, P.K., </w:t>
      </w:r>
      <w:proofErr w:type="spellStart"/>
      <w:r w:rsidRPr="00077106">
        <w:t>Anothai</w:t>
      </w:r>
      <w:proofErr w:type="spellEnd"/>
      <w:r w:rsidRPr="00077106">
        <w:t xml:space="preserve">, J., </w:t>
      </w:r>
      <w:proofErr w:type="spellStart"/>
      <w:r w:rsidRPr="00077106">
        <w:t>Basso</w:t>
      </w:r>
      <w:proofErr w:type="spellEnd"/>
      <w:r w:rsidRPr="00077106">
        <w:t xml:space="preserve">, B., </w:t>
      </w:r>
      <w:proofErr w:type="spellStart"/>
      <w:r w:rsidRPr="00077106">
        <w:t>Biernath</w:t>
      </w:r>
      <w:proofErr w:type="spellEnd"/>
      <w:r w:rsidRPr="00077106">
        <w:t xml:space="preserve">, C., </w:t>
      </w:r>
      <w:proofErr w:type="spellStart"/>
      <w:r w:rsidRPr="00077106">
        <w:t>Challinor</w:t>
      </w:r>
      <w:proofErr w:type="spellEnd"/>
      <w:r w:rsidRPr="00077106">
        <w:t xml:space="preserve">, A.J., De </w:t>
      </w:r>
      <w:proofErr w:type="spellStart"/>
      <w:r w:rsidRPr="00077106">
        <w:t>Sanctis</w:t>
      </w:r>
      <w:proofErr w:type="spellEnd"/>
      <w:r w:rsidRPr="00077106">
        <w:t xml:space="preserve">, G., </w:t>
      </w:r>
      <w:proofErr w:type="spellStart"/>
      <w:r w:rsidRPr="00077106">
        <w:t>Doltra</w:t>
      </w:r>
      <w:proofErr w:type="spellEnd"/>
      <w:r w:rsidRPr="00077106">
        <w:t xml:space="preserve">, J., </w:t>
      </w:r>
      <w:proofErr w:type="spellStart"/>
      <w:r w:rsidRPr="00077106">
        <w:t>Fereres</w:t>
      </w:r>
      <w:proofErr w:type="spellEnd"/>
      <w:r w:rsidRPr="00077106">
        <w:t xml:space="preserve">, E., Garcia-Vila, M., </w:t>
      </w:r>
      <w:proofErr w:type="spellStart"/>
      <w:r w:rsidRPr="00077106">
        <w:t>Gayler</w:t>
      </w:r>
      <w:proofErr w:type="spellEnd"/>
      <w:r w:rsidRPr="00077106">
        <w:t xml:space="preserve">, S., </w:t>
      </w:r>
      <w:proofErr w:type="spellStart"/>
      <w:r w:rsidRPr="00077106">
        <w:t>Hoogenboom</w:t>
      </w:r>
      <w:proofErr w:type="spellEnd"/>
      <w:r w:rsidRPr="00077106">
        <w:t xml:space="preserve">, G., Hunt, L.A., </w:t>
      </w:r>
      <w:proofErr w:type="spellStart"/>
      <w:r w:rsidRPr="00077106">
        <w:t>Izaurralde</w:t>
      </w:r>
      <w:proofErr w:type="spellEnd"/>
      <w:r w:rsidRPr="00077106">
        <w:t xml:space="preserve">, R.C., </w:t>
      </w:r>
      <w:proofErr w:type="spellStart"/>
      <w:r w:rsidRPr="00077106">
        <w:t>Jabloun</w:t>
      </w:r>
      <w:proofErr w:type="spellEnd"/>
      <w:r w:rsidRPr="00077106">
        <w:t xml:space="preserve">, M., Jones, C.D., </w:t>
      </w:r>
      <w:proofErr w:type="spellStart"/>
      <w:r w:rsidRPr="00077106">
        <w:t>Kersebaum</w:t>
      </w:r>
      <w:proofErr w:type="spellEnd"/>
      <w:r w:rsidRPr="00077106">
        <w:t xml:space="preserve">, K.C., Koehler, A.-K., Müller, C., </w:t>
      </w:r>
      <w:proofErr w:type="spellStart"/>
      <w:r w:rsidRPr="00077106">
        <w:t>Naresh</w:t>
      </w:r>
      <w:proofErr w:type="spellEnd"/>
      <w:r w:rsidRPr="00077106">
        <w:t xml:space="preserve"> Kumar, S., </w:t>
      </w:r>
      <w:proofErr w:type="spellStart"/>
      <w:r w:rsidRPr="00077106">
        <w:t>Nendel</w:t>
      </w:r>
      <w:proofErr w:type="spellEnd"/>
      <w:r w:rsidRPr="00077106">
        <w:t xml:space="preserve">, C., </w:t>
      </w:r>
      <w:proofErr w:type="spellStart"/>
      <w:r w:rsidRPr="00077106">
        <w:t>O’Leary</w:t>
      </w:r>
      <w:proofErr w:type="spellEnd"/>
      <w:r w:rsidRPr="00077106">
        <w:t xml:space="preserve">, G., </w:t>
      </w:r>
      <w:proofErr w:type="spellStart"/>
      <w:r w:rsidRPr="00077106">
        <w:t>Olesen</w:t>
      </w:r>
      <w:proofErr w:type="spellEnd"/>
      <w:r w:rsidRPr="00077106">
        <w:t xml:space="preserve">, J.E., </w:t>
      </w:r>
      <w:proofErr w:type="spellStart"/>
      <w:r w:rsidRPr="00077106">
        <w:t>Palosuo</w:t>
      </w:r>
      <w:proofErr w:type="spellEnd"/>
      <w:r w:rsidRPr="00077106">
        <w:t xml:space="preserve">, T., </w:t>
      </w:r>
      <w:proofErr w:type="spellStart"/>
      <w:r w:rsidRPr="00077106">
        <w:t>Priesack</w:t>
      </w:r>
      <w:proofErr w:type="spellEnd"/>
      <w:r w:rsidRPr="00077106">
        <w:t xml:space="preserve">, E., </w:t>
      </w:r>
      <w:proofErr w:type="spellStart"/>
      <w:r w:rsidRPr="00077106">
        <w:t>Eyshi</w:t>
      </w:r>
      <w:proofErr w:type="spellEnd"/>
      <w:r w:rsidRPr="00077106">
        <w:t xml:space="preserve"> </w:t>
      </w:r>
      <w:proofErr w:type="spellStart"/>
      <w:r w:rsidRPr="00077106">
        <w:t>Rezaei</w:t>
      </w:r>
      <w:proofErr w:type="spellEnd"/>
      <w:r w:rsidRPr="00077106">
        <w:t xml:space="preserve">, E., </w:t>
      </w:r>
      <w:proofErr w:type="spellStart"/>
      <w:r w:rsidRPr="00077106">
        <w:t>Ruane</w:t>
      </w:r>
      <w:proofErr w:type="spellEnd"/>
      <w:r w:rsidRPr="00077106">
        <w:t xml:space="preserve">, A.C., Semenov, M.A., </w:t>
      </w:r>
      <w:proofErr w:type="spellStart"/>
      <w:r w:rsidRPr="00077106">
        <w:t>Shcherbak</w:t>
      </w:r>
      <w:proofErr w:type="spellEnd"/>
      <w:r w:rsidRPr="00077106">
        <w:t xml:space="preserve">, I., </w:t>
      </w:r>
      <w:proofErr w:type="spellStart"/>
      <w:r w:rsidRPr="00077106">
        <w:t>Stöckle</w:t>
      </w:r>
      <w:proofErr w:type="spellEnd"/>
      <w:r w:rsidRPr="00077106">
        <w:t xml:space="preserve">, C., </w:t>
      </w:r>
      <w:proofErr w:type="spellStart"/>
      <w:r w:rsidRPr="00077106">
        <w:t>Stratonovitch</w:t>
      </w:r>
      <w:proofErr w:type="spellEnd"/>
      <w:r w:rsidRPr="00077106">
        <w:t xml:space="preserve">, P., </w:t>
      </w:r>
      <w:proofErr w:type="spellStart"/>
      <w:r w:rsidRPr="00077106">
        <w:t>Streck</w:t>
      </w:r>
      <w:proofErr w:type="spellEnd"/>
      <w:r w:rsidRPr="00077106">
        <w:t xml:space="preserve">, T., </w:t>
      </w:r>
      <w:proofErr w:type="spellStart"/>
      <w:r w:rsidRPr="00077106">
        <w:t>Supit</w:t>
      </w:r>
      <w:proofErr w:type="spellEnd"/>
      <w:r w:rsidRPr="00077106">
        <w:t xml:space="preserve">, I., Tao, F., </w:t>
      </w:r>
      <w:proofErr w:type="spellStart"/>
      <w:r w:rsidRPr="00077106">
        <w:t>Thorburn</w:t>
      </w:r>
      <w:proofErr w:type="spellEnd"/>
      <w:r w:rsidRPr="00077106">
        <w:t xml:space="preserve">, P.J., </w:t>
      </w:r>
      <w:proofErr w:type="spellStart"/>
      <w:r w:rsidRPr="00077106">
        <w:t>Waha</w:t>
      </w:r>
      <w:proofErr w:type="spellEnd"/>
      <w:r w:rsidRPr="00077106">
        <w:t xml:space="preserve">, K., Wang, E., Wallach, D., Wolf, J., Zhao, Z., Zhu, Y., 2015. Rising </w:t>
      </w:r>
      <w:proofErr w:type="spellStart"/>
      <w:r w:rsidRPr="00077106">
        <w:t>temperatures</w:t>
      </w:r>
      <w:proofErr w:type="spellEnd"/>
      <w:r w:rsidRPr="00077106">
        <w:t xml:space="preserve"> </w:t>
      </w:r>
      <w:proofErr w:type="spellStart"/>
      <w:r w:rsidRPr="00077106">
        <w:t>reduce</w:t>
      </w:r>
      <w:proofErr w:type="spellEnd"/>
      <w:r w:rsidRPr="00077106">
        <w:t xml:space="preserve"> global </w:t>
      </w:r>
      <w:proofErr w:type="spellStart"/>
      <w:r w:rsidRPr="00077106">
        <w:t>wheat</w:t>
      </w:r>
      <w:proofErr w:type="spellEnd"/>
      <w:r w:rsidRPr="00077106">
        <w:t xml:space="preserve"> production. Nat. Clim. Change 5, 143–147. https://doi.org/10.1038/nclimate2470</w:t>
      </w:r>
    </w:p>
    <w:p w14:paraId="6803143E" w14:textId="77777777" w:rsidR="00077106" w:rsidRPr="00077106" w:rsidRDefault="00077106" w:rsidP="00077106">
      <w:pPr>
        <w:pStyle w:val="Bibliographie"/>
      </w:pPr>
      <w:proofErr w:type="spellStart"/>
      <w:r w:rsidRPr="00077106">
        <w:t>Charmet</w:t>
      </w:r>
      <w:proofErr w:type="spellEnd"/>
      <w:r w:rsidRPr="00077106">
        <w:t xml:space="preserve">, G., 2011. </w:t>
      </w:r>
      <w:proofErr w:type="spellStart"/>
      <w:r w:rsidRPr="00077106">
        <w:t>Wheat</w:t>
      </w:r>
      <w:proofErr w:type="spellEnd"/>
      <w:r w:rsidRPr="00077106">
        <w:t xml:space="preserve"> domestication: </w:t>
      </w:r>
      <w:proofErr w:type="spellStart"/>
      <w:r w:rsidRPr="00077106">
        <w:t>Lessons</w:t>
      </w:r>
      <w:proofErr w:type="spellEnd"/>
      <w:r w:rsidRPr="00077106">
        <w:t xml:space="preserve"> for the future. C. R. </w:t>
      </w:r>
      <w:proofErr w:type="spellStart"/>
      <w:r w:rsidRPr="00077106">
        <w:t>Biol</w:t>
      </w:r>
      <w:proofErr w:type="spellEnd"/>
      <w:r w:rsidRPr="00077106">
        <w:t xml:space="preserve">., On the </w:t>
      </w:r>
      <w:proofErr w:type="spellStart"/>
      <w:r w:rsidRPr="00077106">
        <w:t>trail</w:t>
      </w:r>
      <w:proofErr w:type="spellEnd"/>
      <w:r w:rsidRPr="00077106">
        <w:t xml:space="preserve"> of domestications, migrations and invasions in agriculture 334, 212–220. https://doi.org/10.1016/j.crvi.2010.12.013</w:t>
      </w:r>
    </w:p>
    <w:p w14:paraId="592C745A" w14:textId="77777777" w:rsidR="00077106" w:rsidRPr="00077106" w:rsidRDefault="00077106" w:rsidP="00077106">
      <w:pPr>
        <w:pStyle w:val="Bibliographie"/>
      </w:pPr>
      <w:r w:rsidRPr="00077106">
        <w:t xml:space="preserve">Cuevas, J., </w:t>
      </w:r>
      <w:proofErr w:type="spellStart"/>
      <w:r w:rsidRPr="00077106">
        <w:t>Montesinos-López</w:t>
      </w:r>
      <w:proofErr w:type="spellEnd"/>
      <w:r w:rsidRPr="00077106">
        <w:t>, O., Juliana, P., Guzmán, C., Pérez-</w:t>
      </w:r>
      <w:proofErr w:type="spellStart"/>
      <w:r w:rsidRPr="00077106">
        <w:t>Rodríguez</w:t>
      </w:r>
      <w:proofErr w:type="spellEnd"/>
      <w:r w:rsidRPr="00077106">
        <w:t>, P., González-</w:t>
      </w:r>
      <w:proofErr w:type="spellStart"/>
      <w:r w:rsidRPr="00077106">
        <w:t>Bucio</w:t>
      </w:r>
      <w:proofErr w:type="spellEnd"/>
      <w:r w:rsidRPr="00077106">
        <w:t xml:space="preserve">, J., </w:t>
      </w:r>
      <w:proofErr w:type="spellStart"/>
      <w:r w:rsidRPr="00077106">
        <w:t>Burgueño</w:t>
      </w:r>
      <w:proofErr w:type="spellEnd"/>
      <w:r w:rsidRPr="00077106">
        <w:t xml:space="preserve">, J., </w:t>
      </w:r>
      <w:proofErr w:type="spellStart"/>
      <w:r w:rsidRPr="00077106">
        <w:t>Montesinos-López</w:t>
      </w:r>
      <w:proofErr w:type="spellEnd"/>
      <w:r w:rsidRPr="00077106">
        <w:t xml:space="preserve">, A., Crossa, J., 2019. </w:t>
      </w:r>
      <w:proofErr w:type="spellStart"/>
      <w:r w:rsidRPr="00077106">
        <w:t>Deep</w:t>
      </w:r>
      <w:proofErr w:type="spellEnd"/>
      <w:r w:rsidRPr="00077106">
        <w:t xml:space="preserve"> </w:t>
      </w:r>
      <w:proofErr w:type="spellStart"/>
      <w:r w:rsidRPr="00077106">
        <w:t>Kernel</w:t>
      </w:r>
      <w:proofErr w:type="spellEnd"/>
      <w:r w:rsidRPr="00077106">
        <w:t xml:space="preserve"> for </w:t>
      </w:r>
      <w:proofErr w:type="spellStart"/>
      <w:r w:rsidRPr="00077106">
        <w:t>Genomic</w:t>
      </w:r>
      <w:proofErr w:type="spellEnd"/>
      <w:r w:rsidRPr="00077106">
        <w:t xml:space="preserve"> and Near </w:t>
      </w:r>
      <w:proofErr w:type="spellStart"/>
      <w:r w:rsidRPr="00077106">
        <w:t>Infrared</w:t>
      </w:r>
      <w:proofErr w:type="spellEnd"/>
      <w:r w:rsidRPr="00077106">
        <w:t xml:space="preserve"> </w:t>
      </w:r>
      <w:proofErr w:type="spellStart"/>
      <w:r w:rsidRPr="00077106">
        <w:t>Predictions</w:t>
      </w:r>
      <w:proofErr w:type="spellEnd"/>
      <w:r w:rsidRPr="00077106">
        <w:t xml:space="preserve"> in Multi-</w:t>
      </w:r>
      <w:proofErr w:type="spellStart"/>
      <w:r w:rsidRPr="00077106">
        <w:t>environment</w:t>
      </w:r>
      <w:proofErr w:type="spellEnd"/>
      <w:r w:rsidRPr="00077106">
        <w:t xml:space="preserve"> Breeding Trials. G3 </w:t>
      </w:r>
      <w:proofErr w:type="spellStart"/>
      <w:r w:rsidRPr="00077106">
        <w:t>GenesGenomesGenetics</w:t>
      </w:r>
      <w:proofErr w:type="spellEnd"/>
      <w:r w:rsidRPr="00077106">
        <w:t xml:space="preserve"> 9, 2913–2924. https://doi.org/10.1534/g3.119.400493</w:t>
      </w:r>
    </w:p>
    <w:p w14:paraId="197874C4" w14:textId="77777777" w:rsidR="00077106" w:rsidRPr="00077106" w:rsidRDefault="00077106" w:rsidP="00077106">
      <w:pPr>
        <w:pStyle w:val="Bibliographie"/>
      </w:pPr>
      <w:r w:rsidRPr="00077106">
        <w:t xml:space="preserve">Dawson, J.C., Goldringer, I., 2012. Breeding for </w:t>
      </w:r>
      <w:proofErr w:type="spellStart"/>
      <w:r w:rsidRPr="00077106">
        <w:t>Genetically</w:t>
      </w:r>
      <w:proofErr w:type="spellEnd"/>
      <w:r w:rsidRPr="00077106">
        <w:t xml:space="preserve"> Diverse Populations: </w:t>
      </w:r>
      <w:proofErr w:type="spellStart"/>
      <w:r w:rsidRPr="00077106">
        <w:t>Variety</w:t>
      </w:r>
      <w:proofErr w:type="spellEnd"/>
      <w:r w:rsidRPr="00077106">
        <w:t xml:space="preserve"> Mixtures and </w:t>
      </w:r>
      <w:proofErr w:type="spellStart"/>
      <w:r w:rsidRPr="00077106">
        <w:t>Evolutionary</w:t>
      </w:r>
      <w:proofErr w:type="spellEnd"/>
      <w:r w:rsidRPr="00077106">
        <w:t xml:space="preserve"> Populations, in: </w:t>
      </w:r>
      <w:proofErr w:type="spellStart"/>
      <w:r w:rsidRPr="00077106">
        <w:t>Organic</w:t>
      </w:r>
      <w:proofErr w:type="spellEnd"/>
      <w:r w:rsidRPr="00077106">
        <w:t xml:space="preserve"> </w:t>
      </w:r>
      <w:proofErr w:type="spellStart"/>
      <w:r w:rsidRPr="00077106">
        <w:t>Crop</w:t>
      </w:r>
      <w:proofErr w:type="spellEnd"/>
      <w:r w:rsidRPr="00077106">
        <w:t xml:space="preserve"> Breeding. John </w:t>
      </w:r>
      <w:proofErr w:type="spellStart"/>
      <w:r w:rsidRPr="00077106">
        <w:t>Wiley</w:t>
      </w:r>
      <w:proofErr w:type="spellEnd"/>
      <w:r w:rsidRPr="00077106">
        <w:t xml:space="preserve"> &amp; Sons, Ltd, pp. 77–98. https://doi.org/10.1002/9781119945932.ch5</w:t>
      </w:r>
    </w:p>
    <w:p w14:paraId="3D245566" w14:textId="77777777" w:rsidR="00077106" w:rsidRPr="00077106" w:rsidRDefault="00077106" w:rsidP="00077106">
      <w:pPr>
        <w:pStyle w:val="Bibliographie"/>
      </w:pPr>
      <w:r w:rsidRPr="00077106">
        <w:t xml:space="preserve">Dawson, J.C., Rivière, P., </w:t>
      </w:r>
      <w:proofErr w:type="spellStart"/>
      <w:r w:rsidRPr="00077106">
        <w:t>Berthellot</w:t>
      </w:r>
      <w:proofErr w:type="spellEnd"/>
      <w:r w:rsidRPr="00077106">
        <w:t xml:space="preserve">, J.-F., Mercier, F., De </w:t>
      </w:r>
      <w:proofErr w:type="spellStart"/>
      <w:r w:rsidRPr="00077106">
        <w:t>Kochko</w:t>
      </w:r>
      <w:proofErr w:type="spellEnd"/>
      <w:r w:rsidRPr="00077106">
        <w:t xml:space="preserve">, P., </w:t>
      </w:r>
      <w:proofErr w:type="spellStart"/>
      <w:r w:rsidRPr="00077106">
        <w:t>Galic</w:t>
      </w:r>
      <w:proofErr w:type="spellEnd"/>
      <w:r w:rsidRPr="00077106">
        <w:t xml:space="preserve">, N., Pin, S., </w:t>
      </w:r>
      <w:proofErr w:type="spellStart"/>
      <w:r w:rsidRPr="00077106">
        <w:t>Serpolay</w:t>
      </w:r>
      <w:proofErr w:type="spellEnd"/>
      <w:r w:rsidRPr="00077106">
        <w:t xml:space="preserve">, E., Thomas, M., Giuliano, S., </w:t>
      </w:r>
      <w:proofErr w:type="spellStart"/>
      <w:r w:rsidRPr="00077106">
        <w:t>others</w:t>
      </w:r>
      <w:proofErr w:type="spellEnd"/>
      <w:r w:rsidRPr="00077106">
        <w:t xml:space="preserve">, 2011. Collaborative plant breeding for </w:t>
      </w:r>
      <w:proofErr w:type="spellStart"/>
      <w:r w:rsidRPr="00077106">
        <w:t>organic</w:t>
      </w:r>
      <w:proofErr w:type="spellEnd"/>
      <w:r w:rsidRPr="00077106">
        <w:t xml:space="preserve"> agricultural </w:t>
      </w:r>
      <w:proofErr w:type="spellStart"/>
      <w:r w:rsidRPr="00077106">
        <w:t>systems</w:t>
      </w:r>
      <w:proofErr w:type="spellEnd"/>
      <w:r w:rsidRPr="00077106">
        <w:t xml:space="preserve"> in </w:t>
      </w:r>
      <w:proofErr w:type="spellStart"/>
      <w:r w:rsidRPr="00077106">
        <w:t>developed</w:t>
      </w:r>
      <w:proofErr w:type="spellEnd"/>
      <w:r w:rsidRPr="00077106">
        <w:t xml:space="preserve"> countries. </w:t>
      </w:r>
      <w:proofErr w:type="spellStart"/>
      <w:r w:rsidRPr="00077106">
        <w:t>Sustainability</w:t>
      </w:r>
      <w:proofErr w:type="spellEnd"/>
      <w:r w:rsidRPr="00077106">
        <w:t xml:space="preserve"> 3, 1206–1223.</w:t>
      </w:r>
    </w:p>
    <w:p w14:paraId="35ED0DDC" w14:textId="77777777" w:rsidR="00077106" w:rsidRPr="00077106" w:rsidRDefault="00077106" w:rsidP="00077106">
      <w:pPr>
        <w:pStyle w:val="Bibliographie"/>
      </w:pPr>
      <w:proofErr w:type="spellStart"/>
      <w:r w:rsidRPr="00077106">
        <w:t>Desclaux</w:t>
      </w:r>
      <w:proofErr w:type="spellEnd"/>
      <w:r w:rsidRPr="00077106">
        <w:t xml:space="preserve">, D., </w:t>
      </w:r>
      <w:proofErr w:type="spellStart"/>
      <w:r w:rsidRPr="00077106">
        <w:t>Ceccarelli</w:t>
      </w:r>
      <w:proofErr w:type="spellEnd"/>
      <w:r w:rsidRPr="00077106">
        <w:t xml:space="preserve">, S., </w:t>
      </w:r>
      <w:proofErr w:type="spellStart"/>
      <w:r w:rsidRPr="00077106">
        <w:t>Navazio</w:t>
      </w:r>
      <w:proofErr w:type="spellEnd"/>
      <w:r w:rsidRPr="00077106">
        <w:t xml:space="preserve">, J., </w:t>
      </w:r>
      <w:proofErr w:type="spellStart"/>
      <w:r w:rsidRPr="00077106">
        <w:t>Coley</w:t>
      </w:r>
      <w:proofErr w:type="spellEnd"/>
      <w:r w:rsidRPr="00077106">
        <w:t xml:space="preserve">, M., </w:t>
      </w:r>
      <w:proofErr w:type="spellStart"/>
      <w:r w:rsidRPr="00077106">
        <w:t>Trouche</w:t>
      </w:r>
      <w:proofErr w:type="spellEnd"/>
      <w:r w:rsidRPr="00077106">
        <w:t xml:space="preserve">, G., Aguirre, S., </w:t>
      </w:r>
      <w:proofErr w:type="spellStart"/>
      <w:r w:rsidRPr="00077106">
        <w:t>Weltzien</w:t>
      </w:r>
      <w:proofErr w:type="spellEnd"/>
      <w:r w:rsidRPr="00077106">
        <w:t xml:space="preserve">, E., Lançon, J., 2012. </w:t>
      </w:r>
      <w:proofErr w:type="spellStart"/>
      <w:r w:rsidRPr="00077106">
        <w:t>Centralized</w:t>
      </w:r>
      <w:proofErr w:type="spellEnd"/>
      <w:r w:rsidRPr="00077106">
        <w:t xml:space="preserve"> or </w:t>
      </w:r>
      <w:proofErr w:type="spellStart"/>
      <w:r w:rsidRPr="00077106">
        <w:t>Decentralized</w:t>
      </w:r>
      <w:proofErr w:type="spellEnd"/>
      <w:r w:rsidRPr="00077106">
        <w:t xml:space="preserve"> Breeding: The </w:t>
      </w:r>
      <w:proofErr w:type="spellStart"/>
      <w:r w:rsidRPr="00077106">
        <w:t>Potentials</w:t>
      </w:r>
      <w:proofErr w:type="spellEnd"/>
      <w:r w:rsidRPr="00077106">
        <w:t xml:space="preserve"> of </w:t>
      </w:r>
      <w:proofErr w:type="spellStart"/>
      <w:r w:rsidRPr="00077106">
        <w:t>Participatory</w:t>
      </w:r>
      <w:proofErr w:type="spellEnd"/>
      <w:r w:rsidRPr="00077106">
        <w:t xml:space="preserve"> </w:t>
      </w:r>
      <w:proofErr w:type="spellStart"/>
      <w:r w:rsidRPr="00077106">
        <w:t>Approaches</w:t>
      </w:r>
      <w:proofErr w:type="spellEnd"/>
      <w:r w:rsidRPr="00077106">
        <w:t xml:space="preserve"> for </w:t>
      </w:r>
      <w:proofErr w:type="spellStart"/>
      <w:r w:rsidRPr="00077106">
        <w:t>Low</w:t>
      </w:r>
      <w:proofErr w:type="spellEnd"/>
      <w:r w:rsidRPr="00077106">
        <w:t xml:space="preserve">-Input and </w:t>
      </w:r>
      <w:proofErr w:type="spellStart"/>
      <w:r w:rsidRPr="00077106">
        <w:t>Organic</w:t>
      </w:r>
      <w:proofErr w:type="spellEnd"/>
      <w:r w:rsidRPr="00077106">
        <w:t xml:space="preserve"> Agriculture, in: </w:t>
      </w:r>
      <w:proofErr w:type="spellStart"/>
      <w:r w:rsidRPr="00077106">
        <w:t>Organic</w:t>
      </w:r>
      <w:proofErr w:type="spellEnd"/>
      <w:r w:rsidRPr="00077106">
        <w:t xml:space="preserve"> </w:t>
      </w:r>
      <w:proofErr w:type="spellStart"/>
      <w:r w:rsidRPr="00077106">
        <w:t>Crop</w:t>
      </w:r>
      <w:proofErr w:type="spellEnd"/>
      <w:r w:rsidRPr="00077106">
        <w:t xml:space="preserve"> Breeding. John </w:t>
      </w:r>
      <w:proofErr w:type="spellStart"/>
      <w:r w:rsidRPr="00077106">
        <w:t>Wiley</w:t>
      </w:r>
      <w:proofErr w:type="spellEnd"/>
      <w:r w:rsidRPr="00077106">
        <w:t xml:space="preserve"> &amp; Sons, Ltd, pp. 99–123. https://doi.org/10.1002/9781119945932.ch6</w:t>
      </w:r>
    </w:p>
    <w:p w14:paraId="623988A9" w14:textId="77777777" w:rsidR="00077106" w:rsidRPr="00077106" w:rsidRDefault="00077106" w:rsidP="00077106">
      <w:pPr>
        <w:pStyle w:val="Bibliographie"/>
      </w:pPr>
      <w:r w:rsidRPr="00077106">
        <w:t xml:space="preserve">Donald, C., 1981. 14 COMPETITIVE PLANTS, COMMUNAL PLANTS, AND YIELD IN WHEAT CROPS. </w:t>
      </w:r>
      <w:proofErr w:type="spellStart"/>
      <w:r w:rsidRPr="00077106">
        <w:t>Wheat</w:t>
      </w:r>
      <w:proofErr w:type="spellEnd"/>
      <w:r w:rsidRPr="00077106">
        <w:t xml:space="preserve"> </w:t>
      </w:r>
      <w:proofErr w:type="spellStart"/>
      <w:r w:rsidRPr="00077106">
        <w:t>Sci</w:t>
      </w:r>
      <w:proofErr w:type="spellEnd"/>
      <w:r w:rsidRPr="00077106">
        <w:t>.-</w:t>
      </w:r>
      <w:proofErr w:type="spellStart"/>
      <w:r w:rsidRPr="00077106">
        <w:t>Today</w:t>
      </w:r>
      <w:proofErr w:type="spellEnd"/>
      <w:r w:rsidRPr="00077106">
        <w:t xml:space="preserve"> </w:t>
      </w:r>
      <w:proofErr w:type="spellStart"/>
      <w:r w:rsidRPr="00077106">
        <w:t>Tomorrow</w:t>
      </w:r>
      <w:proofErr w:type="spellEnd"/>
      <w:r w:rsidRPr="00077106">
        <w:t xml:space="preserve"> 223.</w:t>
      </w:r>
    </w:p>
    <w:p w14:paraId="543CB022" w14:textId="77777777" w:rsidR="00077106" w:rsidRPr="00077106" w:rsidRDefault="00077106" w:rsidP="00077106">
      <w:pPr>
        <w:pStyle w:val="Bibliographie"/>
      </w:pPr>
      <w:proofErr w:type="spellStart"/>
      <w:r w:rsidRPr="00077106">
        <w:t>Finch</w:t>
      </w:r>
      <w:proofErr w:type="spellEnd"/>
      <w:r w:rsidRPr="00077106">
        <w:t xml:space="preserve">-Savage, W.E., </w:t>
      </w:r>
      <w:proofErr w:type="spellStart"/>
      <w:r w:rsidRPr="00077106">
        <w:t>Bassel</w:t>
      </w:r>
      <w:proofErr w:type="spellEnd"/>
      <w:r w:rsidRPr="00077106">
        <w:t xml:space="preserve">, G.W., 2016. </w:t>
      </w:r>
      <w:proofErr w:type="spellStart"/>
      <w:r w:rsidRPr="00077106">
        <w:t>Seed</w:t>
      </w:r>
      <w:proofErr w:type="spellEnd"/>
      <w:r w:rsidRPr="00077106">
        <w:t xml:space="preserve"> </w:t>
      </w:r>
      <w:proofErr w:type="spellStart"/>
      <w:r w:rsidRPr="00077106">
        <w:t>vigour</w:t>
      </w:r>
      <w:proofErr w:type="spellEnd"/>
      <w:r w:rsidRPr="00077106">
        <w:t xml:space="preserve"> and </w:t>
      </w:r>
      <w:proofErr w:type="spellStart"/>
      <w:r w:rsidRPr="00077106">
        <w:t>crop</w:t>
      </w:r>
      <w:proofErr w:type="spellEnd"/>
      <w:r w:rsidRPr="00077106">
        <w:t xml:space="preserve"> establishment: </w:t>
      </w:r>
      <w:proofErr w:type="spellStart"/>
      <w:r w:rsidRPr="00077106">
        <w:t>extending</w:t>
      </w:r>
      <w:proofErr w:type="spellEnd"/>
      <w:r w:rsidRPr="00077106">
        <w:t xml:space="preserve"> performance </w:t>
      </w:r>
      <w:proofErr w:type="spellStart"/>
      <w:r w:rsidRPr="00077106">
        <w:t>beyond</w:t>
      </w:r>
      <w:proofErr w:type="spellEnd"/>
      <w:r w:rsidRPr="00077106">
        <w:t xml:space="preserve"> adaptation. J. </w:t>
      </w:r>
      <w:proofErr w:type="spellStart"/>
      <w:r w:rsidRPr="00077106">
        <w:t>Exp</w:t>
      </w:r>
      <w:proofErr w:type="spellEnd"/>
      <w:r w:rsidRPr="00077106">
        <w:t>. Bot. 67, 567–591. https://doi.org/10.1093/jxb/erv490</w:t>
      </w:r>
    </w:p>
    <w:p w14:paraId="373DE20B" w14:textId="77777777" w:rsidR="00077106" w:rsidRPr="00077106" w:rsidRDefault="00077106" w:rsidP="00077106">
      <w:pPr>
        <w:pStyle w:val="Bibliographie"/>
      </w:pPr>
      <w:proofErr w:type="spellStart"/>
      <w:r w:rsidRPr="00077106">
        <w:t>Gaynor</w:t>
      </w:r>
      <w:proofErr w:type="spellEnd"/>
      <w:r w:rsidRPr="00077106">
        <w:t xml:space="preserve">, R.C., </w:t>
      </w:r>
      <w:proofErr w:type="spellStart"/>
      <w:r w:rsidRPr="00077106">
        <w:t>Gorjanc</w:t>
      </w:r>
      <w:proofErr w:type="spellEnd"/>
      <w:r w:rsidRPr="00077106">
        <w:t xml:space="preserve">, G., Bentley, A.R., </w:t>
      </w:r>
      <w:proofErr w:type="spellStart"/>
      <w:r w:rsidRPr="00077106">
        <w:t>Ober</w:t>
      </w:r>
      <w:proofErr w:type="spellEnd"/>
      <w:r w:rsidRPr="00077106">
        <w:t xml:space="preserve">, E.S., </w:t>
      </w:r>
      <w:proofErr w:type="spellStart"/>
      <w:r w:rsidRPr="00077106">
        <w:t>Howell</w:t>
      </w:r>
      <w:proofErr w:type="spellEnd"/>
      <w:r w:rsidRPr="00077106">
        <w:t xml:space="preserve">, P., Jackson, R., Mackay, I.J., </w:t>
      </w:r>
      <w:proofErr w:type="spellStart"/>
      <w:r w:rsidRPr="00077106">
        <w:t>Hickey</w:t>
      </w:r>
      <w:proofErr w:type="spellEnd"/>
      <w:r w:rsidRPr="00077106">
        <w:t xml:space="preserve">, J.M., 2017. A </w:t>
      </w:r>
      <w:proofErr w:type="spellStart"/>
      <w:r w:rsidRPr="00077106">
        <w:t>Two</w:t>
      </w:r>
      <w:proofErr w:type="spellEnd"/>
      <w:r w:rsidRPr="00077106">
        <w:t xml:space="preserve">-Part </w:t>
      </w:r>
      <w:proofErr w:type="spellStart"/>
      <w:r w:rsidRPr="00077106">
        <w:t>Strategy</w:t>
      </w:r>
      <w:proofErr w:type="spellEnd"/>
      <w:r w:rsidRPr="00077106">
        <w:t xml:space="preserve"> for </w:t>
      </w:r>
      <w:proofErr w:type="spellStart"/>
      <w:r w:rsidRPr="00077106">
        <w:t>Using</w:t>
      </w:r>
      <w:proofErr w:type="spellEnd"/>
      <w:r w:rsidRPr="00077106">
        <w:t xml:space="preserve"> </w:t>
      </w:r>
      <w:proofErr w:type="spellStart"/>
      <w:r w:rsidRPr="00077106">
        <w:t>Genomic</w:t>
      </w:r>
      <w:proofErr w:type="spellEnd"/>
      <w:r w:rsidRPr="00077106">
        <w:t xml:space="preserve"> </w:t>
      </w:r>
      <w:proofErr w:type="spellStart"/>
      <w:r w:rsidRPr="00077106">
        <w:t>Selection</w:t>
      </w:r>
      <w:proofErr w:type="spellEnd"/>
      <w:r w:rsidRPr="00077106">
        <w:t xml:space="preserve"> to </w:t>
      </w:r>
      <w:proofErr w:type="spellStart"/>
      <w:r w:rsidRPr="00077106">
        <w:t>Develop</w:t>
      </w:r>
      <w:proofErr w:type="spellEnd"/>
      <w:r w:rsidRPr="00077106">
        <w:t xml:space="preserve"> </w:t>
      </w:r>
      <w:proofErr w:type="spellStart"/>
      <w:r w:rsidRPr="00077106">
        <w:t>Inbred</w:t>
      </w:r>
      <w:proofErr w:type="spellEnd"/>
      <w:r w:rsidRPr="00077106">
        <w:t xml:space="preserve"> Lines. </w:t>
      </w:r>
      <w:proofErr w:type="spellStart"/>
      <w:r w:rsidRPr="00077106">
        <w:t>Crop</w:t>
      </w:r>
      <w:proofErr w:type="spellEnd"/>
      <w:r w:rsidRPr="00077106">
        <w:t xml:space="preserve"> </w:t>
      </w:r>
      <w:proofErr w:type="spellStart"/>
      <w:r w:rsidRPr="00077106">
        <w:t>Sci</w:t>
      </w:r>
      <w:proofErr w:type="spellEnd"/>
      <w:r w:rsidRPr="00077106">
        <w:t>. 57, 2372–2386. https://doi.org/10.2135/cropsci2016.09.0742</w:t>
      </w:r>
    </w:p>
    <w:p w14:paraId="5C1583BB" w14:textId="77777777" w:rsidR="00077106" w:rsidRPr="00077106" w:rsidRDefault="00077106" w:rsidP="00077106">
      <w:pPr>
        <w:pStyle w:val="Bibliographie"/>
      </w:pPr>
      <w:r w:rsidRPr="00077106">
        <w:t>GIE Blé dur, 2017. Description et spécificités - GIE Blé dur Description, spécificités du blé dur. GIE Blé Dur. URL https://www.gie-bledur.fr/la-filiere-ble-dur/description-du-ble-dur/ (</w:t>
      </w:r>
      <w:proofErr w:type="spellStart"/>
      <w:r w:rsidRPr="00077106">
        <w:t>accessed</w:t>
      </w:r>
      <w:proofErr w:type="spellEnd"/>
      <w:r w:rsidRPr="00077106">
        <w:t xml:space="preserve"> 6.7.23).</w:t>
      </w:r>
    </w:p>
    <w:p w14:paraId="406B7E91" w14:textId="77777777" w:rsidR="00077106" w:rsidRPr="00077106" w:rsidRDefault="00077106" w:rsidP="00077106">
      <w:pPr>
        <w:pStyle w:val="Bibliographie"/>
      </w:pPr>
      <w:proofErr w:type="spellStart"/>
      <w:r w:rsidRPr="00077106">
        <w:t>Houser</w:t>
      </w:r>
      <w:proofErr w:type="spellEnd"/>
      <w:r w:rsidRPr="00077106">
        <w:t xml:space="preserve">, M., Stuart, D., 2020. An </w:t>
      </w:r>
      <w:proofErr w:type="spellStart"/>
      <w:r w:rsidRPr="00077106">
        <w:t>accelerating</w:t>
      </w:r>
      <w:proofErr w:type="spellEnd"/>
      <w:r w:rsidRPr="00077106">
        <w:t xml:space="preserve"> </w:t>
      </w:r>
      <w:proofErr w:type="spellStart"/>
      <w:r w:rsidRPr="00077106">
        <w:t>treadmill</w:t>
      </w:r>
      <w:proofErr w:type="spellEnd"/>
      <w:r w:rsidRPr="00077106">
        <w:t xml:space="preserve"> and an </w:t>
      </w:r>
      <w:proofErr w:type="spellStart"/>
      <w:r w:rsidRPr="00077106">
        <w:t>overlooked</w:t>
      </w:r>
      <w:proofErr w:type="spellEnd"/>
      <w:r w:rsidRPr="00077106">
        <w:t xml:space="preserve"> contradiction in </w:t>
      </w:r>
      <w:proofErr w:type="spellStart"/>
      <w:r w:rsidRPr="00077106">
        <w:t>industrial</w:t>
      </w:r>
      <w:proofErr w:type="spellEnd"/>
      <w:r w:rsidRPr="00077106">
        <w:t xml:space="preserve"> agriculture: </w:t>
      </w:r>
      <w:proofErr w:type="spellStart"/>
      <w:r w:rsidRPr="00077106">
        <w:t>Climate</w:t>
      </w:r>
      <w:proofErr w:type="spellEnd"/>
      <w:r w:rsidRPr="00077106">
        <w:t xml:space="preserve"> change and </w:t>
      </w:r>
      <w:proofErr w:type="spellStart"/>
      <w:r w:rsidRPr="00077106">
        <w:t>nitrogen</w:t>
      </w:r>
      <w:proofErr w:type="spellEnd"/>
      <w:r w:rsidRPr="00077106">
        <w:t xml:space="preserve"> </w:t>
      </w:r>
      <w:proofErr w:type="spellStart"/>
      <w:r w:rsidRPr="00077106">
        <w:t>fertilizer</w:t>
      </w:r>
      <w:proofErr w:type="spellEnd"/>
      <w:r w:rsidRPr="00077106">
        <w:t xml:space="preserve">. J. </w:t>
      </w:r>
      <w:proofErr w:type="spellStart"/>
      <w:r w:rsidRPr="00077106">
        <w:t>Agrar</w:t>
      </w:r>
      <w:proofErr w:type="spellEnd"/>
      <w:r w:rsidRPr="00077106">
        <w:t>. Change 20, 215–237. https://doi.org/10.1111/joac.12341</w:t>
      </w:r>
    </w:p>
    <w:p w14:paraId="76E34E26" w14:textId="77777777" w:rsidR="00077106" w:rsidRPr="00077106" w:rsidRDefault="00077106" w:rsidP="00077106">
      <w:pPr>
        <w:pStyle w:val="Bibliographie"/>
      </w:pPr>
      <w:proofErr w:type="spellStart"/>
      <w:r w:rsidRPr="00077106">
        <w:t>Ishaque</w:t>
      </w:r>
      <w:proofErr w:type="spellEnd"/>
      <w:r w:rsidRPr="00077106">
        <w:t xml:space="preserve">, W., Osman, R., </w:t>
      </w:r>
      <w:proofErr w:type="spellStart"/>
      <w:r w:rsidRPr="00077106">
        <w:t>Hafiza</w:t>
      </w:r>
      <w:proofErr w:type="spellEnd"/>
      <w:r w:rsidRPr="00077106">
        <w:t xml:space="preserve">, B.S., </w:t>
      </w:r>
      <w:proofErr w:type="spellStart"/>
      <w:r w:rsidRPr="00077106">
        <w:t>Malghani</w:t>
      </w:r>
      <w:proofErr w:type="spellEnd"/>
      <w:r w:rsidRPr="00077106">
        <w:t xml:space="preserve">, S., Zhao, B., Xu, M., Ata-Ul-Karim, S.T., 2023. </w:t>
      </w:r>
      <w:proofErr w:type="spellStart"/>
      <w:r w:rsidRPr="00077106">
        <w:t>Quantifying</w:t>
      </w:r>
      <w:proofErr w:type="spellEnd"/>
      <w:r w:rsidRPr="00077106">
        <w:t xml:space="preserve"> the impacts of </w:t>
      </w:r>
      <w:proofErr w:type="spellStart"/>
      <w:r w:rsidRPr="00077106">
        <w:t>climate</w:t>
      </w:r>
      <w:proofErr w:type="spellEnd"/>
      <w:r w:rsidRPr="00077106">
        <w:t xml:space="preserve"> change on </w:t>
      </w:r>
      <w:proofErr w:type="spellStart"/>
      <w:r w:rsidRPr="00077106">
        <w:t>wheat</w:t>
      </w:r>
      <w:proofErr w:type="spellEnd"/>
      <w:r w:rsidRPr="00077106">
        <w:t xml:space="preserve"> </w:t>
      </w:r>
      <w:proofErr w:type="spellStart"/>
      <w:r w:rsidRPr="00077106">
        <w:t>phenology</w:t>
      </w:r>
      <w:proofErr w:type="spellEnd"/>
      <w:r w:rsidRPr="00077106">
        <w:t xml:space="preserve">, </w:t>
      </w:r>
      <w:proofErr w:type="spellStart"/>
      <w:r w:rsidRPr="00077106">
        <w:t>yield</w:t>
      </w:r>
      <w:proofErr w:type="spellEnd"/>
      <w:r w:rsidRPr="00077106">
        <w:t xml:space="preserve">, and </w:t>
      </w:r>
      <w:proofErr w:type="spellStart"/>
      <w:r w:rsidRPr="00077106">
        <w:t>evapotranspiration</w:t>
      </w:r>
      <w:proofErr w:type="spellEnd"/>
      <w:r w:rsidRPr="00077106">
        <w:t xml:space="preserve"> </w:t>
      </w:r>
      <w:proofErr w:type="spellStart"/>
      <w:r w:rsidRPr="00077106">
        <w:t>under</w:t>
      </w:r>
      <w:proofErr w:type="spellEnd"/>
      <w:r w:rsidRPr="00077106">
        <w:t xml:space="preserve"> </w:t>
      </w:r>
      <w:proofErr w:type="spellStart"/>
      <w:r w:rsidRPr="00077106">
        <w:t>irrigated</w:t>
      </w:r>
      <w:proofErr w:type="spellEnd"/>
      <w:r w:rsidRPr="00077106">
        <w:t xml:space="preserve"> and </w:t>
      </w:r>
      <w:proofErr w:type="spellStart"/>
      <w:r w:rsidRPr="00077106">
        <w:t>rainfed</w:t>
      </w:r>
      <w:proofErr w:type="spellEnd"/>
      <w:r w:rsidRPr="00077106">
        <w:t xml:space="preserve"> conditions. </w:t>
      </w:r>
      <w:proofErr w:type="spellStart"/>
      <w:r w:rsidRPr="00077106">
        <w:t>Agric</w:t>
      </w:r>
      <w:proofErr w:type="spellEnd"/>
      <w:r w:rsidRPr="00077106">
        <w:t xml:space="preserve">. Water </w:t>
      </w:r>
      <w:proofErr w:type="spellStart"/>
      <w:r w:rsidRPr="00077106">
        <w:t>Manag</w:t>
      </w:r>
      <w:proofErr w:type="spellEnd"/>
      <w:r w:rsidRPr="00077106">
        <w:t>. 275, 108017. https://doi.org/10.1016/j.agwat.2022.108017</w:t>
      </w:r>
    </w:p>
    <w:p w14:paraId="093A00F8" w14:textId="77777777" w:rsidR="00077106" w:rsidRPr="00077106" w:rsidRDefault="00077106" w:rsidP="00077106">
      <w:pPr>
        <w:pStyle w:val="Bibliographie"/>
      </w:pPr>
      <w:proofErr w:type="spellStart"/>
      <w:r w:rsidRPr="00077106">
        <w:t>Juroszek</w:t>
      </w:r>
      <w:proofErr w:type="spellEnd"/>
      <w:r w:rsidRPr="00077106">
        <w:t xml:space="preserve">, P., </w:t>
      </w:r>
      <w:proofErr w:type="spellStart"/>
      <w:r w:rsidRPr="00077106">
        <w:t>von</w:t>
      </w:r>
      <w:proofErr w:type="spellEnd"/>
      <w:r w:rsidRPr="00077106">
        <w:t xml:space="preserve"> </w:t>
      </w:r>
      <w:proofErr w:type="spellStart"/>
      <w:r w:rsidRPr="00077106">
        <w:t>Tiedemann</w:t>
      </w:r>
      <w:proofErr w:type="spellEnd"/>
      <w:r w:rsidRPr="00077106">
        <w:t xml:space="preserve">, A., 2013. </w:t>
      </w:r>
      <w:proofErr w:type="spellStart"/>
      <w:r w:rsidRPr="00077106">
        <w:t>Climate</w:t>
      </w:r>
      <w:proofErr w:type="spellEnd"/>
      <w:r w:rsidRPr="00077106">
        <w:t xml:space="preserve"> change and </w:t>
      </w:r>
      <w:proofErr w:type="spellStart"/>
      <w:r w:rsidRPr="00077106">
        <w:t>potential</w:t>
      </w:r>
      <w:proofErr w:type="spellEnd"/>
      <w:r w:rsidRPr="00077106">
        <w:t xml:space="preserve"> future </w:t>
      </w:r>
      <w:proofErr w:type="spellStart"/>
      <w:r w:rsidRPr="00077106">
        <w:t>risks</w:t>
      </w:r>
      <w:proofErr w:type="spellEnd"/>
      <w:r w:rsidRPr="00077106">
        <w:t xml:space="preserve"> </w:t>
      </w:r>
      <w:proofErr w:type="spellStart"/>
      <w:r w:rsidRPr="00077106">
        <w:t>through</w:t>
      </w:r>
      <w:proofErr w:type="spellEnd"/>
      <w:r w:rsidRPr="00077106">
        <w:t xml:space="preserve"> </w:t>
      </w:r>
      <w:proofErr w:type="spellStart"/>
      <w:r w:rsidRPr="00077106">
        <w:t>wheat</w:t>
      </w:r>
      <w:proofErr w:type="spellEnd"/>
      <w:r w:rsidRPr="00077106">
        <w:t xml:space="preserve"> </w:t>
      </w:r>
      <w:proofErr w:type="spellStart"/>
      <w:r w:rsidRPr="00077106">
        <w:t>diseases</w:t>
      </w:r>
      <w:proofErr w:type="spellEnd"/>
      <w:r w:rsidRPr="00077106">
        <w:t xml:space="preserve">: </w:t>
      </w:r>
      <w:proofErr w:type="spellStart"/>
      <w:r w:rsidRPr="00077106">
        <w:t>a</w:t>
      </w:r>
      <w:proofErr w:type="spellEnd"/>
      <w:r w:rsidRPr="00077106">
        <w:t xml:space="preserve"> </w:t>
      </w:r>
      <w:proofErr w:type="spellStart"/>
      <w:r w:rsidRPr="00077106">
        <w:t>review</w:t>
      </w:r>
      <w:proofErr w:type="spellEnd"/>
      <w:r w:rsidRPr="00077106">
        <w:t xml:space="preserve">. </w:t>
      </w:r>
      <w:proofErr w:type="spellStart"/>
      <w:r w:rsidRPr="00077106">
        <w:t>Eur</w:t>
      </w:r>
      <w:proofErr w:type="spellEnd"/>
      <w:r w:rsidRPr="00077106">
        <w:t xml:space="preserve">. J. Plant </w:t>
      </w:r>
      <w:proofErr w:type="spellStart"/>
      <w:r w:rsidRPr="00077106">
        <w:t>Pathol</w:t>
      </w:r>
      <w:proofErr w:type="spellEnd"/>
      <w:r w:rsidRPr="00077106">
        <w:t>. 136, 21–33. https://doi.org/10.1007/s10658-012-0144-9</w:t>
      </w:r>
    </w:p>
    <w:p w14:paraId="1143D2A2" w14:textId="77777777" w:rsidR="00077106" w:rsidRPr="00077106" w:rsidRDefault="00077106" w:rsidP="00077106">
      <w:pPr>
        <w:pStyle w:val="Bibliographie"/>
      </w:pPr>
      <w:r w:rsidRPr="00077106">
        <w:t xml:space="preserve">Lane, H.M., Murray, S.C., </w:t>
      </w:r>
      <w:proofErr w:type="spellStart"/>
      <w:r w:rsidRPr="00077106">
        <w:t>Montesinos‑López</w:t>
      </w:r>
      <w:proofErr w:type="spellEnd"/>
      <w:r w:rsidRPr="00077106">
        <w:t xml:space="preserve">, O.A., </w:t>
      </w:r>
      <w:proofErr w:type="spellStart"/>
      <w:r w:rsidRPr="00077106">
        <w:t>Montesinos‑López</w:t>
      </w:r>
      <w:proofErr w:type="spellEnd"/>
      <w:r w:rsidRPr="00077106">
        <w:t xml:space="preserve">, A., Crossa, J., Rooney, D.K., </w:t>
      </w:r>
      <w:proofErr w:type="spellStart"/>
      <w:r w:rsidRPr="00077106">
        <w:t>Barrero-Farfan</w:t>
      </w:r>
      <w:proofErr w:type="spellEnd"/>
      <w:r w:rsidRPr="00077106">
        <w:t xml:space="preserve">, I.D., De La </w:t>
      </w:r>
      <w:proofErr w:type="spellStart"/>
      <w:r w:rsidRPr="00077106">
        <w:t>Fuente</w:t>
      </w:r>
      <w:proofErr w:type="spellEnd"/>
      <w:r w:rsidRPr="00077106">
        <w:t xml:space="preserve">, G.N., Morgan, C.L.S., 2020. </w:t>
      </w:r>
      <w:proofErr w:type="spellStart"/>
      <w:r w:rsidRPr="00077106">
        <w:t>Phenomic</w:t>
      </w:r>
      <w:proofErr w:type="spellEnd"/>
      <w:r w:rsidRPr="00077106">
        <w:t xml:space="preserve"> </w:t>
      </w:r>
      <w:proofErr w:type="spellStart"/>
      <w:r w:rsidRPr="00077106">
        <w:t>selection</w:t>
      </w:r>
      <w:proofErr w:type="spellEnd"/>
      <w:r w:rsidRPr="00077106">
        <w:t xml:space="preserve"> and </w:t>
      </w:r>
      <w:proofErr w:type="spellStart"/>
      <w:r w:rsidRPr="00077106">
        <w:lastRenderedPageBreak/>
        <w:t>prediction</w:t>
      </w:r>
      <w:proofErr w:type="spellEnd"/>
      <w:r w:rsidRPr="00077106">
        <w:t xml:space="preserve"> of </w:t>
      </w:r>
      <w:proofErr w:type="spellStart"/>
      <w:r w:rsidRPr="00077106">
        <w:t>maize</w:t>
      </w:r>
      <w:proofErr w:type="spellEnd"/>
      <w:r w:rsidRPr="00077106">
        <w:t xml:space="preserve"> grain </w:t>
      </w:r>
      <w:proofErr w:type="spellStart"/>
      <w:r w:rsidRPr="00077106">
        <w:t>yield</w:t>
      </w:r>
      <w:proofErr w:type="spellEnd"/>
      <w:r w:rsidRPr="00077106">
        <w:t xml:space="preserve"> </w:t>
      </w:r>
      <w:proofErr w:type="spellStart"/>
      <w:r w:rsidRPr="00077106">
        <w:t>from</w:t>
      </w:r>
      <w:proofErr w:type="spellEnd"/>
      <w:r w:rsidRPr="00077106">
        <w:t xml:space="preserve"> </w:t>
      </w:r>
      <w:proofErr w:type="spellStart"/>
      <w:r w:rsidRPr="00077106">
        <w:t>near-infrared</w:t>
      </w:r>
      <w:proofErr w:type="spellEnd"/>
      <w:r w:rsidRPr="00077106">
        <w:t xml:space="preserve"> </w:t>
      </w:r>
      <w:proofErr w:type="spellStart"/>
      <w:r w:rsidRPr="00077106">
        <w:t>reflectance</w:t>
      </w:r>
      <w:proofErr w:type="spellEnd"/>
      <w:r w:rsidRPr="00077106">
        <w:t xml:space="preserve"> </w:t>
      </w:r>
      <w:proofErr w:type="spellStart"/>
      <w:r w:rsidRPr="00077106">
        <w:t>spectroscopy</w:t>
      </w:r>
      <w:proofErr w:type="spellEnd"/>
      <w:r w:rsidRPr="00077106">
        <w:t xml:space="preserve"> of </w:t>
      </w:r>
      <w:proofErr w:type="spellStart"/>
      <w:r w:rsidRPr="00077106">
        <w:t>kernels</w:t>
      </w:r>
      <w:proofErr w:type="spellEnd"/>
      <w:r w:rsidRPr="00077106">
        <w:t xml:space="preserve">. Plant </w:t>
      </w:r>
      <w:proofErr w:type="spellStart"/>
      <w:r w:rsidRPr="00077106">
        <w:t>Phenome</w:t>
      </w:r>
      <w:proofErr w:type="spellEnd"/>
      <w:r w:rsidRPr="00077106">
        <w:t xml:space="preserve"> J. 3, e20002. https://doi.org/10.1002/ppj2.20002</w:t>
      </w:r>
    </w:p>
    <w:p w14:paraId="71F44E97" w14:textId="77777777" w:rsidR="00077106" w:rsidRPr="00077106" w:rsidRDefault="00077106" w:rsidP="00077106">
      <w:pPr>
        <w:pStyle w:val="Bibliographie"/>
      </w:pPr>
      <w:proofErr w:type="spellStart"/>
      <w:r w:rsidRPr="00077106">
        <w:t>Mailhe</w:t>
      </w:r>
      <w:proofErr w:type="spellEnd"/>
      <w:r w:rsidRPr="00077106">
        <w:t xml:space="preserve">, G., </w:t>
      </w:r>
      <w:proofErr w:type="spellStart"/>
      <w:r w:rsidRPr="00077106">
        <w:t>Cazeirgue</w:t>
      </w:r>
      <w:proofErr w:type="spellEnd"/>
      <w:r w:rsidRPr="00077106">
        <w:t xml:space="preserve">, F., </w:t>
      </w:r>
      <w:proofErr w:type="spellStart"/>
      <w:r w:rsidRPr="00077106">
        <w:t>Gascuel</w:t>
      </w:r>
      <w:proofErr w:type="spellEnd"/>
      <w:r w:rsidRPr="00077106">
        <w:t xml:space="preserve">, J., </w:t>
      </w:r>
      <w:proofErr w:type="spellStart"/>
      <w:r w:rsidRPr="00077106">
        <w:t>Gasnier</w:t>
      </w:r>
      <w:proofErr w:type="spellEnd"/>
      <w:r w:rsidRPr="00077106">
        <w:t xml:space="preserve">, R., Berthelot, J., </w:t>
      </w:r>
      <w:proofErr w:type="spellStart"/>
      <w:r w:rsidRPr="00077106">
        <w:t>Baboulène</w:t>
      </w:r>
      <w:proofErr w:type="spellEnd"/>
      <w:r w:rsidRPr="00077106">
        <w:t xml:space="preserve">, J., </w:t>
      </w:r>
      <w:proofErr w:type="spellStart"/>
      <w:r w:rsidRPr="00077106">
        <w:t>Poilly</w:t>
      </w:r>
      <w:proofErr w:type="spellEnd"/>
      <w:r w:rsidRPr="00077106">
        <w:t xml:space="preserve">, C., </w:t>
      </w:r>
      <w:proofErr w:type="spellStart"/>
      <w:r w:rsidRPr="00077106">
        <w:t>Lavoyer</w:t>
      </w:r>
      <w:proofErr w:type="spellEnd"/>
      <w:r w:rsidRPr="00077106">
        <w:t xml:space="preserve">, R., Hernandez, M., </w:t>
      </w:r>
      <w:proofErr w:type="spellStart"/>
      <w:r w:rsidRPr="00077106">
        <w:t>Coulbeaut</w:t>
      </w:r>
      <w:proofErr w:type="spellEnd"/>
      <w:r w:rsidRPr="00077106">
        <w:t xml:space="preserve">, J., </w:t>
      </w:r>
      <w:proofErr w:type="spellStart"/>
      <w:r w:rsidRPr="00077106">
        <w:t>others</w:t>
      </w:r>
      <w:proofErr w:type="spellEnd"/>
      <w:r w:rsidRPr="00077106">
        <w:t>, 2013. Mise en place d’une méthodologie de sélection participative sur le blé tendre en France.</w:t>
      </w:r>
    </w:p>
    <w:p w14:paraId="4477EA78" w14:textId="77777777" w:rsidR="00077106" w:rsidRPr="00077106" w:rsidRDefault="00077106" w:rsidP="00077106">
      <w:pPr>
        <w:pStyle w:val="Bibliographie"/>
      </w:pPr>
      <w:proofErr w:type="spellStart"/>
      <w:r w:rsidRPr="00077106">
        <w:t>Pingali</w:t>
      </w:r>
      <w:proofErr w:type="spellEnd"/>
      <w:r w:rsidRPr="00077106">
        <w:t xml:space="preserve">, P.L., 2012. Green </w:t>
      </w:r>
      <w:proofErr w:type="spellStart"/>
      <w:r w:rsidRPr="00077106">
        <w:t>Revolution</w:t>
      </w:r>
      <w:proofErr w:type="spellEnd"/>
      <w:r w:rsidRPr="00077106">
        <w:t xml:space="preserve">: Impacts, </w:t>
      </w:r>
      <w:proofErr w:type="spellStart"/>
      <w:r w:rsidRPr="00077106">
        <w:t>limits</w:t>
      </w:r>
      <w:proofErr w:type="spellEnd"/>
      <w:r w:rsidRPr="00077106">
        <w:t xml:space="preserve">, and the </w:t>
      </w:r>
      <w:proofErr w:type="spellStart"/>
      <w:r w:rsidRPr="00077106">
        <w:t>path</w:t>
      </w:r>
      <w:proofErr w:type="spellEnd"/>
      <w:r w:rsidRPr="00077106">
        <w:t xml:space="preserve"> </w:t>
      </w:r>
      <w:proofErr w:type="spellStart"/>
      <w:r w:rsidRPr="00077106">
        <w:t>ahead</w:t>
      </w:r>
      <w:proofErr w:type="spellEnd"/>
      <w:r w:rsidRPr="00077106">
        <w:t xml:space="preserve">. Proc. </w:t>
      </w:r>
      <w:proofErr w:type="spellStart"/>
      <w:r w:rsidRPr="00077106">
        <w:t>Natl</w:t>
      </w:r>
      <w:proofErr w:type="spellEnd"/>
      <w:r w:rsidRPr="00077106">
        <w:t xml:space="preserve">. Acad. </w:t>
      </w:r>
      <w:proofErr w:type="spellStart"/>
      <w:r w:rsidRPr="00077106">
        <w:t>Sci</w:t>
      </w:r>
      <w:proofErr w:type="spellEnd"/>
      <w:r w:rsidRPr="00077106">
        <w:t>. 109, 12302–12308. https://doi.org/10.1073/pnas.0912953109</w:t>
      </w:r>
    </w:p>
    <w:p w14:paraId="476AE1EC" w14:textId="77777777" w:rsidR="00077106" w:rsidRPr="00077106" w:rsidRDefault="00077106" w:rsidP="00077106">
      <w:pPr>
        <w:pStyle w:val="Bibliographie"/>
      </w:pPr>
      <w:r w:rsidRPr="00077106">
        <w:t xml:space="preserve">Rincent, R., Charpentier, J.-P., Faivre-Rampant, P., </w:t>
      </w:r>
      <w:proofErr w:type="spellStart"/>
      <w:r w:rsidRPr="00077106">
        <w:t>Paux</w:t>
      </w:r>
      <w:proofErr w:type="spellEnd"/>
      <w:r w:rsidRPr="00077106">
        <w:t xml:space="preserve">, E., Le Gouis, J., Bastien, C., Segura, V., 2018. </w:t>
      </w:r>
      <w:proofErr w:type="spellStart"/>
      <w:r w:rsidRPr="00077106">
        <w:t>Phenomic</w:t>
      </w:r>
      <w:proofErr w:type="spellEnd"/>
      <w:r w:rsidRPr="00077106">
        <w:t xml:space="preserve"> </w:t>
      </w:r>
      <w:proofErr w:type="spellStart"/>
      <w:r w:rsidRPr="00077106">
        <w:t>Selection</w:t>
      </w:r>
      <w:proofErr w:type="spellEnd"/>
      <w:r w:rsidRPr="00077106">
        <w:t xml:space="preserve"> Is a Low-Cost and High-</w:t>
      </w:r>
      <w:proofErr w:type="spellStart"/>
      <w:r w:rsidRPr="00077106">
        <w:t>Throughput</w:t>
      </w:r>
      <w:proofErr w:type="spellEnd"/>
      <w:r w:rsidRPr="00077106">
        <w:t xml:space="preserve"> Method </w:t>
      </w:r>
      <w:proofErr w:type="spellStart"/>
      <w:r w:rsidRPr="00077106">
        <w:t>Based</w:t>
      </w:r>
      <w:proofErr w:type="spellEnd"/>
      <w:r w:rsidRPr="00077106">
        <w:t xml:space="preserve"> on Indirect </w:t>
      </w:r>
      <w:proofErr w:type="spellStart"/>
      <w:r w:rsidRPr="00077106">
        <w:t>Predictions</w:t>
      </w:r>
      <w:proofErr w:type="spellEnd"/>
      <w:r w:rsidRPr="00077106">
        <w:t xml:space="preserve">: Proof of Concept on </w:t>
      </w:r>
      <w:proofErr w:type="spellStart"/>
      <w:r w:rsidRPr="00077106">
        <w:t>Wheat</w:t>
      </w:r>
      <w:proofErr w:type="spellEnd"/>
      <w:r w:rsidRPr="00077106">
        <w:t xml:space="preserve"> and </w:t>
      </w:r>
      <w:proofErr w:type="spellStart"/>
      <w:r w:rsidRPr="00077106">
        <w:t>Poplar</w:t>
      </w:r>
      <w:proofErr w:type="spellEnd"/>
      <w:r w:rsidRPr="00077106">
        <w:t xml:space="preserve">. G3 </w:t>
      </w:r>
      <w:proofErr w:type="spellStart"/>
      <w:r w:rsidRPr="00077106">
        <w:t>GenesGenomesGenetics</w:t>
      </w:r>
      <w:proofErr w:type="spellEnd"/>
      <w:r w:rsidRPr="00077106">
        <w:t xml:space="preserve"> 8, 3961–3972. https://doi.org/10.1534/g3.118.200760</w:t>
      </w:r>
    </w:p>
    <w:p w14:paraId="6A69FCE3" w14:textId="77777777" w:rsidR="00077106" w:rsidRPr="00077106" w:rsidRDefault="00077106" w:rsidP="00077106">
      <w:pPr>
        <w:pStyle w:val="Bibliographie"/>
      </w:pPr>
      <w:r w:rsidRPr="00077106">
        <w:t xml:space="preserve">Robert, P., </w:t>
      </w:r>
      <w:proofErr w:type="spellStart"/>
      <w:r w:rsidRPr="00077106">
        <w:t>Auzanneau</w:t>
      </w:r>
      <w:proofErr w:type="spellEnd"/>
      <w:r w:rsidRPr="00077106">
        <w:t xml:space="preserve">, J., </w:t>
      </w:r>
      <w:proofErr w:type="spellStart"/>
      <w:r w:rsidRPr="00077106">
        <w:t>Goudemand</w:t>
      </w:r>
      <w:proofErr w:type="spellEnd"/>
      <w:r w:rsidRPr="00077106">
        <w:t xml:space="preserve">, E., Oury, F.-X., Rolland, B., </w:t>
      </w:r>
      <w:proofErr w:type="spellStart"/>
      <w:r w:rsidRPr="00077106">
        <w:t>Heumez</w:t>
      </w:r>
      <w:proofErr w:type="spellEnd"/>
      <w:r w:rsidRPr="00077106">
        <w:t xml:space="preserve">, E., Bouchet, S., Le Gouis, J., Rincent, R., 2022. </w:t>
      </w:r>
      <w:proofErr w:type="spellStart"/>
      <w:r w:rsidRPr="00077106">
        <w:t>Phenomic</w:t>
      </w:r>
      <w:proofErr w:type="spellEnd"/>
      <w:r w:rsidRPr="00077106">
        <w:t xml:space="preserve"> </w:t>
      </w:r>
      <w:proofErr w:type="spellStart"/>
      <w:r w:rsidRPr="00077106">
        <w:t>selection</w:t>
      </w:r>
      <w:proofErr w:type="spellEnd"/>
      <w:r w:rsidRPr="00077106">
        <w:t xml:space="preserve"> in </w:t>
      </w:r>
      <w:proofErr w:type="spellStart"/>
      <w:r w:rsidRPr="00077106">
        <w:t>wheat</w:t>
      </w:r>
      <w:proofErr w:type="spellEnd"/>
      <w:r w:rsidRPr="00077106">
        <w:t xml:space="preserve"> breeding: identification and optimisation of </w:t>
      </w:r>
      <w:proofErr w:type="spellStart"/>
      <w:r w:rsidRPr="00077106">
        <w:t>factors</w:t>
      </w:r>
      <w:proofErr w:type="spellEnd"/>
      <w:r w:rsidRPr="00077106">
        <w:t xml:space="preserve"> </w:t>
      </w:r>
      <w:proofErr w:type="spellStart"/>
      <w:r w:rsidRPr="00077106">
        <w:t>influencing</w:t>
      </w:r>
      <w:proofErr w:type="spellEnd"/>
      <w:r w:rsidRPr="00077106">
        <w:t xml:space="preserve"> </w:t>
      </w:r>
      <w:proofErr w:type="spellStart"/>
      <w:r w:rsidRPr="00077106">
        <w:t>prediction</w:t>
      </w:r>
      <w:proofErr w:type="spellEnd"/>
      <w:r w:rsidRPr="00077106">
        <w:t xml:space="preserve"> </w:t>
      </w:r>
      <w:proofErr w:type="spellStart"/>
      <w:r w:rsidRPr="00077106">
        <w:t>accuracy</w:t>
      </w:r>
      <w:proofErr w:type="spellEnd"/>
      <w:r w:rsidRPr="00077106">
        <w:t xml:space="preserve"> and </w:t>
      </w:r>
      <w:proofErr w:type="spellStart"/>
      <w:r w:rsidRPr="00077106">
        <w:t>comparison</w:t>
      </w:r>
      <w:proofErr w:type="spellEnd"/>
      <w:r w:rsidRPr="00077106">
        <w:t xml:space="preserve"> to </w:t>
      </w:r>
      <w:proofErr w:type="spellStart"/>
      <w:r w:rsidRPr="00077106">
        <w:t>genomic</w:t>
      </w:r>
      <w:proofErr w:type="spellEnd"/>
      <w:r w:rsidRPr="00077106">
        <w:t xml:space="preserve"> </w:t>
      </w:r>
      <w:proofErr w:type="spellStart"/>
      <w:r w:rsidRPr="00077106">
        <w:t>selection</w:t>
      </w:r>
      <w:proofErr w:type="spellEnd"/>
      <w:r w:rsidRPr="00077106">
        <w:t xml:space="preserve">. </w:t>
      </w:r>
      <w:proofErr w:type="spellStart"/>
      <w:r w:rsidRPr="00077106">
        <w:t>Theor</w:t>
      </w:r>
      <w:proofErr w:type="spellEnd"/>
      <w:r w:rsidRPr="00077106">
        <w:t xml:space="preserve">. </w:t>
      </w:r>
      <w:proofErr w:type="spellStart"/>
      <w:r w:rsidRPr="00077106">
        <w:t>Appl</w:t>
      </w:r>
      <w:proofErr w:type="spellEnd"/>
      <w:r w:rsidRPr="00077106">
        <w:t>. Genet. 135, 895–914. https://doi.org/10.1007/s00122-021-04005-8</w:t>
      </w:r>
    </w:p>
    <w:p w14:paraId="7F178EB7" w14:textId="77777777" w:rsidR="00077106" w:rsidRPr="00077106" w:rsidRDefault="00077106" w:rsidP="00077106">
      <w:pPr>
        <w:pStyle w:val="Bibliographie"/>
      </w:pPr>
      <w:proofErr w:type="spellStart"/>
      <w:r w:rsidRPr="00077106">
        <w:t>Sadras</w:t>
      </w:r>
      <w:proofErr w:type="spellEnd"/>
      <w:r w:rsidRPr="00077106">
        <w:t xml:space="preserve">, V.O., 2007. </w:t>
      </w:r>
      <w:proofErr w:type="spellStart"/>
      <w:r w:rsidRPr="00077106">
        <w:t>Evolutionary</w:t>
      </w:r>
      <w:proofErr w:type="spellEnd"/>
      <w:r w:rsidRPr="00077106">
        <w:t xml:space="preserve"> aspects of the trade-off </w:t>
      </w:r>
      <w:proofErr w:type="spellStart"/>
      <w:r w:rsidRPr="00077106">
        <w:t>between</w:t>
      </w:r>
      <w:proofErr w:type="spellEnd"/>
      <w:r w:rsidRPr="00077106">
        <w:t xml:space="preserve"> </w:t>
      </w:r>
      <w:proofErr w:type="spellStart"/>
      <w:r w:rsidRPr="00077106">
        <w:t>seed</w:t>
      </w:r>
      <w:proofErr w:type="spellEnd"/>
      <w:r w:rsidRPr="00077106">
        <w:t xml:space="preserve"> size and </w:t>
      </w:r>
      <w:proofErr w:type="spellStart"/>
      <w:r w:rsidRPr="00077106">
        <w:t>number</w:t>
      </w:r>
      <w:proofErr w:type="spellEnd"/>
      <w:r w:rsidRPr="00077106">
        <w:t xml:space="preserve"> in </w:t>
      </w:r>
      <w:proofErr w:type="spellStart"/>
      <w:r w:rsidRPr="00077106">
        <w:t>crops</w:t>
      </w:r>
      <w:proofErr w:type="spellEnd"/>
      <w:r w:rsidRPr="00077106">
        <w:t xml:space="preserve">. Field </w:t>
      </w:r>
      <w:proofErr w:type="spellStart"/>
      <w:r w:rsidRPr="00077106">
        <w:t>Crops</w:t>
      </w:r>
      <w:proofErr w:type="spellEnd"/>
      <w:r w:rsidRPr="00077106">
        <w:t xml:space="preserve"> </w:t>
      </w:r>
      <w:proofErr w:type="spellStart"/>
      <w:r w:rsidRPr="00077106">
        <w:t>Res</w:t>
      </w:r>
      <w:proofErr w:type="spellEnd"/>
      <w:r w:rsidRPr="00077106">
        <w:t>. 100, 125–138. https://doi.org/10.1016/j.fcr.2006.07.004</w:t>
      </w:r>
    </w:p>
    <w:p w14:paraId="45CB0528" w14:textId="77777777" w:rsidR="00077106" w:rsidRPr="00077106" w:rsidRDefault="00077106" w:rsidP="00077106">
      <w:pPr>
        <w:pStyle w:val="Bibliographie"/>
      </w:pPr>
      <w:r w:rsidRPr="00077106">
        <w:t xml:space="preserve">Sharma, R.C., </w:t>
      </w:r>
      <w:proofErr w:type="spellStart"/>
      <w:r w:rsidRPr="00077106">
        <w:t>Tiwary</w:t>
      </w:r>
      <w:proofErr w:type="spellEnd"/>
      <w:r w:rsidRPr="00077106">
        <w:t xml:space="preserve">, A.K., Ortiz-Ferrara, G., 2008. </w:t>
      </w:r>
      <w:proofErr w:type="spellStart"/>
      <w:r w:rsidRPr="00077106">
        <w:t>Reduction</w:t>
      </w:r>
      <w:proofErr w:type="spellEnd"/>
      <w:r w:rsidRPr="00077106">
        <w:t xml:space="preserve"> in </w:t>
      </w:r>
      <w:proofErr w:type="spellStart"/>
      <w:r w:rsidRPr="00077106">
        <w:t>kernel</w:t>
      </w:r>
      <w:proofErr w:type="spellEnd"/>
      <w:r w:rsidRPr="00077106">
        <w:t xml:space="preserve"> </w:t>
      </w:r>
      <w:proofErr w:type="spellStart"/>
      <w:r w:rsidRPr="00077106">
        <w:t>weight</w:t>
      </w:r>
      <w:proofErr w:type="spellEnd"/>
      <w:r w:rsidRPr="00077106">
        <w:t xml:space="preserve"> as a </w:t>
      </w:r>
      <w:proofErr w:type="spellStart"/>
      <w:r w:rsidRPr="00077106">
        <w:t>potential</w:t>
      </w:r>
      <w:proofErr w:type="spellEnd"/>
      <w:r w:rsidRPr="00077106">
        <w:t xml:space="preserve"> indirect </w:t>
      </w:r>
      <w:proofErr w:type="spellStart"/>
      <w:r w:rsidRPr="00077106">
        <w:t>selection</w:t>
      </w:r>
      <w:proofErr w:type="spellEnd"/>
      <w:r w:rsidRPr="00077106">
        <w:t xml:space="preserve"> </w:t>
      </w:r>
      <w:proofErr w:type="spellStart"/>
      <w:r w:rsidRPr="00077106">
        <w:t>criterion</w:t>
      </w:r>
      <w:proofErr w:type="spellEnd"/>
      <w:r w:rsidRPr="00077106">
        <w:t xml:space="preserve"> for </w:t>
      </w:r>
      <w:proofErr w:type="spellStart"/>
      <w:r w:rsidRPr="00077106">
        <w:t>wheat</w:t>
      </w:r>
      <w:proofErr w:type="spellEnd"/>
      <w:r w:rsidRPr="00077106">
        <w:t xml:space="preserve"> grain </w:t>
      </w:r>
      <w:proofErr w:type="spellStart"/>
      <w:r w:rsidRPr="00077106">
        <w:t>yield</w:t>
      </w:r>
      <w:proofErr w:type="spellEnd"/>
      <w:r w:rsidRPr="00077106">
        <w:t xml:space="preserve"> </w:t>
      </w:r>
      <w:proofErr w:type="spellStart"/>
      <w:r w:rsidRPr="00077106">
        <w:t>under</w:t>
      </w:r>
      <w:proofErr w:type="spellEnd"/>
      <w:r w:rsidRPr="00077106">
        <w:t xml:space="preserve"> terminal </w:t>
      </w:r>
      <w:proofErr w:type="spellStart"/>
      <w:r w:rsidRPr="00077106">
        <w:t>heat</w:t>
      </w:r>
      <w:proofErr w:type="spellEnd"/>
      <w:r w:rsidRPr="00077106">
        <w:t xml:space="preserve"> stress. Plant </w:t>
      </w:r>
      <w:proofErr w:type="spellStart"/>
      <w:r w:rsidRPr="00077106">
        <w:t>Breed</w:t>
      </w:r>
      <w:proofErr w:type="spellEnd"/>
      <w:r w:rsidRPr="00077106">
        <w:t>. 127, 241–248. https://doi.org/10.1111/j.1439-0523.2007.01460.x</w:t>
      </w:r>
    </w:p>
    <w:p w14:paraId="1891A0FB" w14:textId="77777777" w:rsidR="00077106" w:rsidRPr="00077106" w:rsidRDefault="00077106" w:rsidP="00077106">
      <w:pPr>
        <w:pStyle w:val="Bibliographie"/>
      </w:pPr>
      <w:r w:rsidRPr="00077106">
        <w:t xml:space="preserve">Wang, J., </w:t>
      </w:r>
      <w:proofErr w:type="spellStart"/>
      <w:r w:rsidRPr="00077106">
        <w:t>Vanga</w:t>
      </w:r>
      <w:proofErr w:type="spellEnd"/>
      <w:r w:rsidRPr="00077106">
        <w:t xml:space="preserve">, S.K., </w:t>
      </w:r>
      <w:proofErr w:type="spellStart"/>
      <w:r w:rsidRPr="00077106">
        <w:t>Saxena</w:t>
      </w:r>
      <w:proofErr w:type="spellEnd"/>
      <w:r w:rsidRPr="00077106">
        <w:t xml:space="preserve">, R., </w:t>
      </w:r>
      <w:proofErr w:type="spellStart"/>
      <w:r w:rsidRPr="00077106">
        <w:t>Orsat</w:t>
      </w:r>
      <w:proofErr w:type="spellEnd"/>
      <w:r w:rsidRPr="00077106">
        <w:t xml:space="preserve">, V., </w:t>
      </w:r>
      <w:proofErr w:type="spellStart"/>
      <w:r w:rsidRPr="00077106">
        <w:t>Raghavan</w:t>
      </w:r>
      <w:proofErr w:type="spellEnd"/>
      <w:r w:rsidRPr="00077106">
        <w:t xml:space="preserve">, V., 2018. </w:t>
      </w:r>
      <w:proofErr w:type="spellStart"/>
      <w:r w:rsidRPr="00077106">
        <w:t>Effect</w:t>
      </w:r>
      <w:proofErr w:type="spellEnd"/>
      <w:r w:rsidRPr="00077106">
        <w:t xml:space="preserve"> of </w:t>
      </w:r>
      <w:proofErr w:type="spellStart"/>
      <w:r w:rsidRPr="00077106">
        <w:t>Climate</w:t>
      </w:r>
      <w:proofErr w:type="spellEnd"/>
      <w:r w:rsidRPr="00077106">
        <w:t xml:space="preserve"> Change on the </w:t>
      </w:r>
      <w:proofErr w:type="spellStart"/>
      <w:r w:rsidRPr="00077106">
        <w:t>Yield</w:t>
      </w:r>
      <w:proofErr w:type="spellEnd"/>
      <w:r w:rsidRPr="00077106">
        <w:t xml:space="preserve"> of </w:t>
      </w:r>
      <w:proofErr w:type="spellStart"/>
      <w:r w:rsidRPr="00077106">
        <w:t>Cereal</w:t>
      </w:r>
      <w:proofErr w:type="spellEnd"/>
      <w:r w:rsidRPr="00077106">
        <w:t xml:space="preserve"> </w:t>
      </w:r>
      <w:proofErr w:type="spellStart"/>
      <w:r w:rsidRPr="00077106">
        <w:t>Crops</w:t>
      </w:r>
      <w:proofErr w:type="spellEnd"/>
      <w:r w:rsidRPr="00077106">
        <w:t xml:space="preserve">: A </w:t>
      </w:r>
      <w:proofErr w:type="spellStart"/>
      <w:r w:rsidRPr="00077106">
        <w:t>Review</w:t>
      </w:r>
      <w:proofErr w:type="spellEnd"/>
      <w:r w:rsidRPr="00077106">
        <w:t xml:space="preserve">. </w:t>
      </w:r>
      <w:proofErr w:type="spellStart"/>
      <w:r w:rsidRPr="00077106">
        <w:t>Climate</w:t>
      </w:r>
      <w:proofErr w:type="spellEnd"/>
      <w:r w:rsidRPr="00077106">
        <w:t xml:space="preserve"> 6, 41. https://doi.org/10.3390/cli6020041</w:t>
      </w:r>
    </w:p>
    <w:p w14:paraId="25D981AC" w14:textId="77777777" w:rsidR="00077106" w:rsidRPr="00077106" w:rsidRDefault="00077106" w:rsidP="00077106">
      <w:pPr>
        <w:pStyle w:val="Bibliographie"/>
      </w:pPr>
      <w:r w:rsidRPr="00077106">
        <w:t>Wang, K., Fu, B.X., 2020. Inter-</w:t>
      </w:r>
      <w:proofErr w:type="spellStart"/>
      <w:r w:rsidRPr="00077106">
        <w:t>Relationships</w:t>
      </w:r>
      <w:proofErr w:type="spellEnd"/>
      <w:r w:rsidRPr="00077106">
        <w:t xml:space="preserve"> </w:t>
      </w:r>
      <w:proofErr w:type="spellStart"/>
      <w:r w:rsidRPr="00077106">
        <w:t>between</w:t>
      </w:r>
      <w:proofErr w:type="spellEnd"/>
      <w:r w:rsidRPr="00077106">
        <w:t xml:space="preserve"> Test </w:t>
      </w:r>
      <w:proofErr w:type="spellStart"/>
      <w:r w:rsidRPr="00077106">
        <w:t>Weight</w:t>
      </w:r>
      <w:proofErr w:type="spellEnd"/>
      <w:r w:rsidRPr="00077106">
        <w:t xml:space="preserve">, </w:t>
      </w:r>
      <w:proofErr w:type="spellStart"/>
      <w:r w:rsidRPr="00077106">
        <w:t>Thousand</w:t>
      </w:r>
      <w:proofErr w:type="spellEnd"/>
      <w:r w:rsidRPr="00077106">
        <w:t xml:space="preserve"> </w:t>
      </w:r>
      <w:proofErr w:type="spellStart"/>
      <w:r w:rsidRPr="00077106">
        <w:t>Kernel</w:t>
      </w:r>
      <w:proofErr w:type="spellEnd"/>
      <w:r w:rsidRPr="00077106">
        <w:t xml:space="preserve"> </w:t>
      </w:r>
      <w:proofErr w:type="spellStart"/>
      <w:r w:rsidRPr="00077106">
        <w:t>Weight</w:t>
      </w:r>
      <w:proofErr w:type="spellEnd"/>
      <w:r w:rsidRPr="00077106">
        <w:t xml:space="preserve">, </w:t>
      </w:r>
      <w:proofErr w:type="spellStart"/>
      <w:r w:rsidRPr="00077106">
        <w:t>Kernel</w:t>
      </w:r>
      <w:proofErr w:type="spellEnd"/>
      <w:r w:rsidRPr="00077106">
        <w:t xml:space="preserve"> Size Distribution and </w:t>
      </w:r>
      <w:proofErr w:type="spellStart"/>
      <w:r w:rsidRPr="00077106">
        <w:t>Their</w:t>
      </w:r>
      <w:proofErr w:type="spellEnd"/>
      <w:r w:rsidRPr="00077106">
        <w:t xml:space="preserve"> </w:t>
      </w:r>
      <w:proofErr w:type="spellStart"/>
      <w:r w:rsidRPr="00077106">
        <w:t>Effects</w:t>
      </w:r>
      <w:proofErr w:type="spellEnd"/>
      <w:r w:rsidRPr="00077106">
        <w:t xml:space="preserve"> on </w:t>
      </w:r>
      <w:proofErr w:type="spellStart"/>
      <w:r w:rsidRPr="00077106">
        <w:t>Durum</w:t>
      </w:r>
      <w:proofErr w:type="spellEnd"/>
      <w:r w:rsidRPr="00077106">
        <w:t xml:space="preserve"> </w:t>
      </w:r>
      <w:proofErr w:type="spellStart"/>
      <w:r w:rsidRPr="00077106">
        <w:t>Wheat</w:t>
      </w:r>
      <w:proofErr w:type="spellEnd"/>
      <w:r w:rsidRPr="00077106">
        <w:t xml:space="preserve"> </w:t>
      </w:r>
      <w:proofErr w:type="spellStart"/>
      <w:r w:rsidRPr="00077106">
        <w:t>Milling</w:t>
      </w:r>
      <w:proofErr w:type="spellEnd"/>
      <w:r w:rsidRPr="00077106">
        <w:t xml:space="preserve">, </w:t>
      </w:r>
      <w:proofErr w:type="spellStart"/>
      <w:r w:rsidRPr="00077106">
        <w:t>Semolina</w:t>
      </w:r>
      <w:proofErr w:type="spellEnd"/>
      <w:r w:rsidRPr="00077106">
        <w:t xml:space="preserve"> Composition and </w:t>
      </w:r>
      <w:proofErr w:type="spellStart"/>
      <w:r w:rsidRPr="00077106">
        <w:t>Pasta</w:t>
      </w:r>
      <w:proofErr w:type="spellEnd"/>
      <w:r w:rsidRPr="00077106">
        <w:t xml:space="preserve"> </w:t>
      </w:r>
      <w:proofErr w:type="spellStart"/>
      <w:r w:rsidRPr="00077106">
        <w:t>Processing</w:t>
      </w:r>
      <w:proofErr w:type="spellEnd"/>
      <w:r w:rsidRPr="00077106">
        <w:t xml:space="preserve"> </w:t>
      </w:r>
      <w:proofErr w:type="spellStart"/>
      <w:r w:rsidRPr="00077106">
        <w:t>Quality</w:t>
      </w:r>
      <w:proofErr w:type="spellEnd"/>
      <w:r w:rsidRPr="00077106">
        <w:t xml:space="preserve">. </w:t>
      </w:r>
      <w:proofErr w:type="spellStart"/>
      <w:r w:rsidRPr="00077106">
        <w:t>Foods</w:t>
      </w:r>
      <w:proofErr w:type="spellEnd"/>
      <w:r w:rsidRPr="00077106">
        <w:t xml:space="preserve"> 9, 1308. https://doi.org/10.3390/foods9091308</w:t>
      </w:r>
    </w:p>
    <w:p w14:paraId="245057B6" w14:textId="77777777" w:rsidR="00077106" w:rsidRPr="00077106" w:rsidRDefault="00077106" w:rsidP="00077106">
      <w:pPr>
        <w:pStyle w:val="Bibliographie"/>
      </w:pPr>
      <w:proofErr w:type="spellStart"/>
      <w:r w:rsidRPr="00077106">
        <w:t>Weiß</w:t>
      </w:r>
      <w:proofErr w:type="spellEnd"/>
      <w:r w:rsidRPr="00077106">
        <w:t xml:space="preserve">, T.M., Zhu, X., </w:t>
      </w:r>
      <w:proofErr w:type="spellStart"/>
      <w:r w:rsidRPr="00077106">
        <w:t>Leiser</w:t>
      </w:r>
      <w:proofErr w:type="spellEnd"/>
      <w:r w:rsidRPr="00077106">
        <w:t xml:space="preserve">, W.L., Li, D., Liu, W., </w:t>
      </w:r>
      <w:proofErr w:type="spellStart"/>
      <w:r w:rsidRPr="00077106">
        <w:t>Schipprack</w:t>
      </w:r>
      <w:proofErr w:type="spellEnd"/>
      <w:r w:rsidRPr="00077106">
        <w:t xml:space="preserve">, W., </w:t>
      </w:r>
      <w:proofErr w:type="spellStart"/>
      <w:r w:rsidRPr="00077106">
        <w:t>Melchinger</w:t>
      </w:r>
      <w:proofErr w:type="spellEnd"/>
      <w:r w:rsidRPr="00077106">
        <w:t xml:space="preserve">, A.E., Hahn, V., </w:t>
      </w:r>
      <w:proofErr w:type="spellStart"/>
      <w:r w:rsidRPr="00077106">
        <w:t>Würschum</w:t>
      </w:r>
      <w:proofErr w:type="spellEnd"/>
      <w:r w:rsidRPr="00077106">
        <w:t xml:space="preserve">, T., 2022. </w:t>
      </w:r>
      <w:proofErr w:type="spellStart"/>
      <w:r w:rsidRPr="00077106">
        <w:t>Unraveling</w:t>
      </w:r>
      <w:proofErr w:type="spellEnd"/>
      <w:r w:rsidRPr="00077106">
        <w:t xml:space="preserve"> the </w:t>
      </w:r>
      <w:proofErr w:type="spellStart"/>
      <w:r w:rsidRPr="00077106">
        <w:t>potential</w:t>
      </w:r>
      <w:proofErr w:type="spellEnd"/>
      <w:r w:rsidRPr="00077106">
        <w:t xml:space="preserve"> of </w:t>
      </w:r>
      <w:proofErr w:type="spellStart"/>
      <w:r w:rsidRPr="00077106">
        <w:t>phenomic</w:t>
      </w:r>
      <w:proofErr w:type="spellEnd"/>
      <w:r w:rsidRPr="00077106">
        <w:t xml:space="preserve"> </w:t>
      </w:r>
      <w:proofErr w:type="spellStart"/>
      <w:r w:rsidRPr="00077106">
        <w:t>selection</w:t>
      </w:r>
      <w:proofErr w:type="spellEnd"/>
      <w:r w:rsidRPr="00077106">
        <w:t xml:space="preserve"> </w:t>
      </w:r>
      <w:proofErr w:type="spellStart"/>
      <w:r w:rsidRPr="00077106">
        <w:t>within</w:t>
      </w:r>
      <w:proofErr w:type="spellEnd"/>
      <w:r w:rsidRPr="00077106">
        <w:t xml:space="preserve"> and </w:t>
      </w:r>
      <w:proofErr w:type="spellStart"/>
      <w:r w:rsidRPr="00077106">
        <w:t>among</w:t>
      </w:r>
      <w:proofErr w:type="spellEnd"/>
      <w:r w:rsidRPr="00077106">
        <w:t xml:space="preserve"> diverse breeding </w:t>
      </w:r>
      <w:proofErr w:type="spellStart"/>
      <w:r w:rsidRPr="00077106">
        <w:t>material</w:t>
      </w:r>
      <w:proofErr w:type="spellEnd"/>
      <w:r w:rsidRPr="00077106">
        <w:t xml:space="preserve"> of </w:t>
      </w:r>
      <w:proofErr w:type="spellStart"/>
      <w:r w:rsidRPr="00077106">
        <w:t>maize</w:t>
      </w:r>
      <w:proofErr w:type="spellEnd"/>
      <w:r w:rsidRPr="00077106">
        <w:t xml:space="preserve"> (</w:t>
      </w:r>
      <w:proofErr w:type="spellStart"/>
      <w:r w:rsidRPr="00077106">
        <w:t>Zea</w:t>
      </w:r>
      <w:proofErr w:type="spellEnd"/>
      <w:r w:rsidRPr="00077106">
        <w:t xml:space="preserve"> </w:t>
      </w:r>
      <w:proofErr w:type="spellStart"/>
      <w:r w:rsidRPr="00077106">
        <w:t>mays</w:t>
      </w:r>
      <w:proofErr w:type="spellEnd"/>
      <w:r w:rsidRPr="00077106">
        <w:t xml:space="preserve"> L.). G3 12, jkab445.</w:t>
      </w:r>
    </w:p>
    <w:p w14:paraId="3941ABBF" w14:textId="77777777" w:rsidR="00077106" w:rsidRPr="00077106" w:rsidRDefault="00077106" w:rsidP="00077106">
      <w:pPr>
        <w:pStyle w:val="Bibliographie"/>
      </w:pPr>
      <w:proofErr w:type="spellStart"/>
      <w:r w:rsidRPr="00077106">
        <w:t>Wilcox</w:t>
      </w:r>
      <w:proofErr w:type="spellEnd"/>
      <w:r w:rsidRPr="00077106">
        <w:t xml:space="preserve">, J., </w:t>
      </w:r>
      <w:proofErr w:type="spellStart"/>
      <w:r w:rsidRPr="00077106">
        <w:t>Makowski</w:t>
      </w:r>
      <w:proofErr w:type="spellEnd"/>
      <w:r w:rsidRPr="00077106">
        <w:t xml:space="preserve">, D., 2014. A </w:t>
      </w:r>
      <w:proofErr w:type="spellStart"/>
      <w:r w:rsidRPr="00077106">
        <w:t>meta-analysis</w:t>
      </w:r>
      <w:proofErr w:type="spellEnd"/>
      <w:r w:rsidRPr="00077106">
        <w:t xml:space="preserve"> of the </w:t>
      </w:r>
      <w:proofErr w:type="spellStart"/>
      <w:r w:rsidRPr="00077106">
        <w:t>predicted</w:t>
      </w:r>
      <w:proofErr w:type="spellEnd"/>
      <w:r w:rsidRPr="00077106">
        <w:t xml:space="preserve"> </w:t>
      </w:r>
      <w:proofErr w:type="spellStart"/>
      <w:r w:rsidRPr="00077106">
        <w:t>effects</w:t>
      </w:r>
      <w:proofErr w:type="spellEnd"/>
      <w:r w:rsidRPr="00077106">
        <w:t xml:space="preserve"> of </w:t>
      </w:r>
      <w:proofErr w:type="spellStart"/>
      <w:r w:rsidRPr="00077106">
        <w:t>climate</w:t>
      </w:r>
      <w:proofErr w:type="spellEnd"/>
      <w:r w:rsidRPr="00077106">
        <w:t xml:space="preserve"> change on </w:t>
      </w:r>
      <w:proofErr w:type="spellStart"/>
      <w:r w:rsidRPr="00077106">
        <w:t>wheat</w:t>
      </w:r>
      <w:proofErr w:type="spellEnd"/>
      <w:r w:rsidRPr="00077106">
        <w:t xml:space="preserve"> </w:t>
      </w:r>
      <w:proofErr w:type="spellStart"/>
      <w:r w:rsidRPr="00077106">
        <w:t>yields</w:t>
      </w:r>
      <w:proofErr w:type="spellEnd"/>
      <w:r w:rsidRPr="00077106">
        <w:t xml:space="preserve"> </w:t>
      </w:r>
      <w:proofErr w:type="spellStart"/>
      <w:r w:rsidRPr="00077106">
        <w:t>using</w:t>
      </w:r>
      <w:proofErr w:type="spellEnd"/>
      <w:r w:rsidRPr="00077106">
        <w:t xml:space="preserve"> simulation </w:t>
      </w:r>
      <w:proofErr w:type="spellStart"/>
      <w:r w:rsidRPr="00077106">
        <w:t>studies</w:t>
      </w:r>
      <w:proofErr w:type="spellEnd"/>
      <w:r w:rsidRPr="00077106">
        <w:t xml:space="preserve">. Field </w:t>
      </w:r>
      <w:proofErr w:type="spellStart"/>
      <w:r w:rsidRPr="00077106">
        <w:t>Crops</w:t>
      </w:r>
      <w:proofErr w:type="spellEnd"/>
      <w:r w:rsidRPr="00077106">
        <w:t xml:space="preserve"> </w:t>
      </w:r>
      <w:proofErr w:type="spellStart"/>
      <w:r w:rsidRPr="00077106">
        <w:t>Res</w:t>
      </w:r>
      <w:proofErr w:type="spellEnd"/>
      <w:r w:rsidRPr="00077106">
        <w:t>. 156, 180–190. https://doi.org/10.1016/j.fcr.2013.11.008</w:t>
      </w:r>
    </w:p>
    <w:p w14:paraId="276694EE" w14:textId="77777777" w:rsidR="00077106" w:rsidRPr="00077106" w:rsidRDefault="00077106" w:rsidP="00077106">
      <w:pPr>
        <w:pStyle w:val="Bibliographie"/>
      </w:pPr>
      <w:r w:rsidRPr="00077106">
        <w:t xml:space="preserve">Zahra, N., </w:t>
      </w:r>
      <w:proofErr w:type="spellStart"/>
      <w:r w:rsidRPr="00077106">
        <w:t>Hafeez</w:t>
      </w:r>
      <w:proofErr w:type="spellEnd"/>
      <w:r w:rsidRPr="00077106">
        <w:t xml:space="preserve">, M.B., </w:t>
      </w:r>
      <w:proofErr w:type="spellStart"/>
      <w:r w:rsidRPr="00077106">
        <w:t>Wahid</w:t>
      </w:r>
      <w:proofErr w:type="spellEnd"/>
      <w:r w:rsidRPr="00077106">
        <w:t xml:space="preserve">, A., Al </w:t>
      </w:r>
      <w:proofErr w:type="spellStart"/>
      <w:r w:rsidRPr="00077106">
        <w:t>Masruri</w:t>
      </w:r>
      <w:proofErr w:type="spellEnd"/>
      <w:r w:rsidRPr="00077106">
        <w:t xml:space="preserve">, M.H., </w:t>
      </w:r>
      <w:proofErr w:type="spellStart"/>
      <w:r w:rsidRPr="00077106">
        <w:t>Ullah</w:t>
      </w:r>
      <w:proofErr w:type="spellEnd"/>
      <w:r w:rsidRPr="00077106">
        <w:t xml:space="preserve">, A., </w:t>
      </w:r>
      <w:proofErr w:type="spellStart"/>
      <w:r w:rsidRPr="00077106">
        <w:t>Siddique</w:t>
      </w:r>
      <w:proofErr w:type="spellEnd"/>
      <w:r w:rsidRPr="00077106">
        <w:t xml:space="preserve">, K.H.M., </w:t>
      </w:r>
      <w:proofErr w:type="spellStart"/>
      <w:r w:rsidRPr="00077106">
        <w:t>Farooq</w:t>
      </w:r>
      <w:proofErr w:type="spellEnd"/>
      <w:r w:rsidRPr="00077106">
        <w:t xml:space="preserve">, M., 2023. Impact of </w:t>
      </w:r>
      <w:proofErr w:type="spellStart"/>
      <w:r w:rsidRPr="00077106">
        <w:t>climate</w:t>
      </w:r>
      <w:proofErr w:type="spellEnd"/>
      <w:r w:rsidRPr="00077106">
        <w:t xml:space="preserve"> change on </w:t>
      </w:r>
      <w:proofErr w:type="spellStart"/>
      <w:r w:rsidRPr="00077106">
        <w:t>wheat</w:t>
      </w:r>
      <w:proofErr w:type="spellEnd"/>
      <w:r w:rsidRPr="00077106">
        <w:t xml:space="preserve"> grain composition and </w:t>
      </w:r>
      <w:proofErr w:type="spellStart"/>
      <w:r w:rsidRPr="00077106">
        <w:t>quality</w:t>
      </w:r>
      <w:proofErr w:type="spellEnd"/>
      <w:r w:rsidRPr="00077106">
        <w:t xml:space="preserve">. J. </w:t>
      </w:r>
      <w:proofErr w:type="spellStart"/>
      <w:r w:rsidRPr="00077106">
        <w:t>Sci</w:t>
      </w:r>
      <w:proofErr w:type="spellEnd"/>
      <w:r w:rsidRPr="00077106">
        <w:t xml:space="preserve">. Food </w:t>
      </w:r>
      <w:proofErr w:type="spellStart"/>
      <w:r w:rsidRPr="00077106">
        <w:t>Agric</w:t>
      </w:r>
      <w:proofErr w:type="spellEnd"/>
      <w:r w:rsidRPr="00077106">
        <w:t>. 103, 2745–2751. https://doi.org/10.1002/jsfa.12289</w:t>
      </w:r>
    </w:p>
    <w:p w14:paraId="256C406F" w14:textId="77777777" w:rsidR="00077106" w:rsidRPr="00077106" w:rsidRDefault="00077106" w:rsidP="00077106">
      <w:pPr>
        <w:pStyle w:val="Bibliographie"/>
      </w:pPr>
      <w:r w:rsidRPr="00077106">
        <w:t xml:space="preserve">Zhu, X., </w:t>
      </w:r>
      <w:proofErr w:type="spellStart"/>
      <w:r w:rsidRPr="00077106">
        <w:t>Leiser</w:t>
      </w:r>
      <w:proofErr w:type="spellEnd"/>
      <w:r w:rsidRPr="00077106">
        <w:t xml:space="preserve">, W.L., Hahn, V., </w:t>
      </w:r>
      <w:proofErr w:type="spellStart"/>
      <w:r w:rsidRPr="00077106">
        <w:t>Würschum</w:t>
      </w:r>
      <w:proofErr w:type="spellEnd"/>
      <w:r w:rsidRPr="00077106">
        <w:t xml:space="preserve">, T., 2021. </w:t>
      </w:r>
      <w:proofErr w:type="spellStart"/>
      <w:r w:rsidRPr="00077106">
        <w:t>Phenomic</w:t>
      </w:r>
      <w:proofErr w:type="spellEnd"/>
      <w:r w:rsidRPr="00077106">
        <w:t xml:space="preserve"> </w:t>
      </w:r>
      <w:proofErr w:type="spellStart"/>
      <w:r w:rsidRPr="00077106">
        <w:t>selection</w:t>
      </w:r>
      <w:proofErr w:type="spellEnd"/>
      <w:r w:rsidRPr="00077106">
        <w:t xml:space="preserve"> </w:t>
      </w:r>
      <w:proofErr w:type="spellStart"/>
      <w:r w:rsidRPr="00077106">
        <w:t>is</w:t>
      </w:r>
      <w:proofErr w:type="spellEnd"/>
      <w:r w:rsidRPr="00077106">
        <w:t xml:space="preserve"> </w:t>
      </w:r>
      <w:proofErr w:type="spellStart"/>
      <w:r w:rsidRPr="00077106">
        <w:t>competitive</w:t>
      </w:r>
      <w:proofErr w:type="spellEnd"/>
      <w:r w:rsidRPr="00077106">
        <w:t xml:space="preserve"> </w:t>
      </w:r>
      <w:proofErr w:type="spellStart"/>
      <w:r w:rsidRPr="00077106">
        <w:t>with</w:t>
      </w:r>
      <w:proofErr w:type="spellEnd"/>
      <w:r w:rsidRPr="00077106">
        <w:t xml:space="preserve"> </w:t>
      </w:r>
      <w:proofErr w:type="spellStart"/>
      <w:r w:rsidRPr="00077106">
        <w:t>genomic</w:t>
      </w:r>
      <w:proofErr w:type="spellEnd"/>
      <w:r w:rsidRPr="00077106">
        <w:t xml:space="preserve"> </w:t>
      </w:r>
      <w:proofErr w:type="spellStart"/>
      <w:r w:rsidRPr="00077106">
        <w:t>selection</w:t>
      </w:r>
      <w:proofErr w:type="spellEnd"/>
      <w:r w:rsidRPr="00077106">
        <w:t xml:space="preserve"> for breeding of </w:t>
      </w:r>
      <w:proofErr w:type="spellStart"/>
      <w:r w:rsidRPr="00077106">
        <w:t>complex</w:t>
      </w:r>
      <w:proofErr w:type="spellEnd"/>
      <w:r w:rsidRPr="00077106">
        <w:t xml:space="preserve"> traits. Plant </w:t>
      </w:r>
      <w:proofErr w:type="spellStart"/>
      <w:r w:rsidRPr="00077106">
        <w:t>Phenome</w:t>
      </w:r>
      <w:proofErr w:type="spellEnd"/>
      <w:r w:rsidRPr="00077106">
        <w:t xml:space="preserve"> J. 4, e20027. https://doi.org/10.1002/ppj2.20027</w:t>
      </w:r>
    </w:p>
    <w:p w14:paraId="44F0B139" w14:textId="77777777" w:rsidR="00077106" w:rsidRPr="00077106" w:rsidRDefault="00077106" w:rsidP="00077106">
      <w:pPr>
        <w:pStyle w:val="Bibliographie"/>
      </w:pPr>
      <w:r w:rsidRPr="00077106">
        <w:t xml:space="preserve">Zhu, X., </w:t>
      </w:r>
      <w:proofErr w:type="spellStart"/>
      <w:r w:rsidRPr="00077106">
        <w:t>Maurer</w:t>
      </w:r>
      <w:proofErr w:type="spellEnd"/>
      <w:r w:rsidRPr="00077106">
        <w:t xml:space="preserve">, H.P., </w:t>
      </w:r>
      <w:proofErr w:type="spellStart"/>
      <w:r w:rsidRPr="00077106">
        <w:t>Jenz</w:t>
      </w:r>
      <w:proofErr w:type="spellEnd"/>
      <w:r w:rsidRPr="00077106">
        <w:t xml:space="preserve">, M., Hahn, V., </w:t>
      </w:r>
      <w:proofErr w:type="spellStart"/>
      <w:r w:rsidRPr="00077106">
        <w:t>Ruckelshausen</w:t>
      </w:r>
      <w:proofErr w:type="spellEnd"/>
      <w:r w:rsidRPr="00077106">
        <w:t xml:space="preserve">, A., </w:t>
      </w:r>
      <w:proofErr w:type="spellStart"/>
      <w:r w:rsidRPr="00077106">
        <w:t>Leiser</w:t>
      </w:r>
      <w:proofErr w:type="spellEnd"/>
      <w:r w:rsidRPr="00077106">
        <w:t xml:space="preserve">, W.L., </w:t>
      </w:r>
      <w:proofErr w:type="spellStart"/>
      <w:r w:rsidRPr="00077106">
        <w:t>Würschum</w:t>
      </w:r>
      <w:proofErr w:type="spellEnd"/>
      <w:r w:rsidRPr="00077106">
        <w:t xml:space="preserve">, T., 2022. The performance of </w:t>
      </w:r>
      <w:proofErr w:type="spellStart"/>
      <w:r w:rsidRPr="00077106">
        <w:t>phenomic</w:t>
      </w:r>
      <w:proofErr w:type="spellEnd"/>
      <w:r w:rsidRPr="00077106">
        <w:t xml:space="preserve"> </w:t>
      </w:r>
      <w:proofErr w:type="spellStart"/>
      <w:r w:rsidRPr="00077106">
        <w:t>selection</w:t>
      </w:r>
      <w:proofErr w:type="spellEnd"/>
      <w:r w:rsidRPr="00077106">
        <w:t xml:space="preserve"> </w:t>
      </w:r>
      <w:proofErr w:type="spellStart"/>
      <w:r w:rsidRPr="00077106">
        <w:t>depends</w:t>
      </w:r>
      <w:proofErr w:type="spellEnd"/>
      <w:r w:rsidRPr="00077106">
        <w:t xml:space="preserve"> on the </w:t>
      </w:r>
      <w:proofErr w:type="spellStart"/>
      <w:r w:rsidRPr="00077106">
        <w:t>genetic</w:t>
      </w:r>
      <w:proofErr w:type="spellEnd"/>
      <w:r w:rsidRPr="00077106">
        <w:t xml:space="preserve"> architecture of the </w:t>
      </w:r>
      <w:proofErr w:type="spellStart"/>
      <w:r w:rsidRPr="00077106">
        <w:t>target</w:t>
      </w:r>
      <w:proofErr w:type="spellEnd"/>
      <w:r w:rsidRPr="00077106">
        <w:t xml:space="preserve"> trait. </w:t>
      </w:r>
      <w:proofErr w:type="spellStart"/>
      <w:r w:rsidRPr="00077106">
        <w:t>Theor</w:t>
      </w:r>
      <w:proofErr w:type="spellEnd"/>
      <w:r w:rsidRPr="00077106">
        <w:t xml:space="preserve">. </w:t>
      </w:r>
      <w:proofErr w:type="spellStart"/>
      <w:r w:rsidRPr="00077106">
        <w:t>Appl</w:t>
      </w:r>
      <w:proofErr w:type="spellEnd"/>
      <w:r w:rsidRPr="00077106">
        <w:t>. Genet. 135, 653–665. https://doi.org/10.1007/s00122-021-03997-7</w:t>
      </w:r>
    </w:p>
    <w:p w14:paraId="27DDA452" w14:textId="5C45CF84"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0"/>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1"/>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titr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2"/>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41.25pt" o:ole="">
            <v:imagedata r:id="rId36" o:title=""/>
          </v:shape>
          <o:OLEObject Type="Embed" ProgID="MSPhotoEd.3" ShapeID="_x0000_i1025" DrawAspect="Content" ObjectID="_1753886501" r:id="rId37"/>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BA061F" w:rsidRDefault="00BA061F"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7A123" w14:textId="77777777" w:rsidR="008A07F2" w:rsidRDefault="008A07F2">
      <w:r>
        <w:separator/>
      </w:r>
    </w:p>
  </w:endnote>
  <w:endnote w:type="continuationSeparator" w:id="0">
    <w:p w14:paraId="5BD18D32" w14:textId="77777777" w:rsidR="008A07F2" w:rsidRDefault="008A0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04EC5D67" w:rsidR="00BA061F" w:rsidRDefault="00BA061F">
    <w:pPr>
      <w:pStyle w:val="Pieddepage"/>
      <w:jc w:val="center"/>
    </w:pPr>
    <w:r>
      <w:fldChar w:fldCharType="begin"/>
    </w:r>
    <w:r>
      <w:instrText xml:space="preserve"> PAGE </w:instrText>
    </w:r>
    <w:r>
      <w:fldChar w:fldCharType="separate"/>
    </w:r>
    <w:r w:rsidR="00077106">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6998D9C6" w:rsidR="00BA061F" w:rsidRDefault="00BA061F">
    <w:pPr>
      <w:pStyle w:val="Pieddepage"/>
      <w:jc w:val="center"/>
    </w:pPr>
    <w:r>
      <w:fldChar w:fldCharType="begin"/>
    </w:r>
    <w:r>
      <w:instrText xml:space="preserve"> PAGE </w:instrText>
    </w:r>
    <w:r>
      <w:fldChar w:fldCharType="separate"/>
    </w:r>
    <w:r w:rsidR="00077106">
      <w:rPr>
        <w:noProof/>
      </w:rPr>
      <w:t>39</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A605818" w:rsidR="00BA061F" w:rsidRDefault="00BA061F">
    <w:pPr>
      <w:pStyle w:val="Pieddepage"/>
      <w:jc w:val="center"/>
    </w:pPr>
    <w:r>
      <w:fldChar w:fldCharType="begin"/>
    </w:r>
    <w:r>
      <w:instrText xml:space="preserve"> PAGE </w:instrText>
    </w:r>
    <w:r>
      <w:fldChar w:fldCharType="separate"/>
    </w:r>
    <w:r w:rsidR="007E2CFD">
      <w:rPr>
        <w:noProof/>
      </w:rPr>
      <w:t>41</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7433BFD6" w:rsidR="00BA061F" w:rsidRDefault="00BA061F">
    <w:pPr>
      <w:pStyle w:val="Pieddepage"/>
      <w:jc w:val="center"/>
    </w:pPr>
    <w:r>
      <w:fldChar w:fldCharType="begin"/>
    </w:r>
    <w:r>
      <w:instrText xml:space="preserve"> PAGE </w:instrText>
    </w:r>
    <w:r>
      <w:fldChar w:fldCharType="separate"/>
    </w:r>
    <w:r w:rsidR="00077106">
      <w:rPr>
        <w:noProof/>
      </w:rPr>
      <w:t>42</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BA061F" w:rsidRDefault="00BA061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61A06E26" w:rsidR="00BA061F" w:rsidRDefault="00BA061F">
    <w:pPr>
      <w:pStyle w:val="Pieddepage"/>
      <w:jc w:val="center"/>
    </w:pPr>
    <w:r>
      <w:fldChar w:fldCharType="begin"/>
    </w:r>
    <w:r>
      <w:instrText xml:space="preserve"> PAGE </w:instrText>
    </w:r>
    <w:r>
      <w:fldChar w:fldCharType="separate"/>
    </w:r>
    <w:r w:rsidR="00077106">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CCFDBAE" w:rsidR="00BA061F" w:rsidRDefault="00BA061F">
    <w:pPr>
      <w:pStyle w:val="Pieddepage"/>
      <w:jc w:val="center"/>
    </w:pPr>
    <w:r>
      <w:fldChar w:fldCharType="begin"/>
    </w:r>
    <w:r>
      <w:instrText xml:space="preserve"> PAGE </w:instrText>
    </w:r>
    <w:r>
      <w:fldChar w:fldCharType="separate"/>
    </w:r>
    <w:r w:rsidR="00077106">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79AD0019" w:rsidR="00BA061F" w:rsidRDefault="00BA061F">
    <w:pPr>
      <w:pStyle w:val="Pieddepage"/>
      <w:jc w:val="center"/>
    </w:pPr>
    <w:r>
      <w:fldChar w:fldCharType="begin"/>
    </w:r>
    <w:r>
      <w:instrText xml:space="preserve"> PAGE </w:instrText>
    </w:r>
    <w:r>
      <w:fldChar w:fldCharType="separate"/>
    </w:r>
    <w:r w:rsidR="00077106">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2B37497B" w:rsidR="00BA061F" w:rsidRDefault="00BA061F">
    <w:pPr>
      <w:pStyle w:val="Pieddepage"/>
      <w:jc w:val="center"/>
    </w:pPr>
    <w:r>
      <w:fldChar w:fldCharType="begin"/>
    </w:r>
    <w:r>
      <w:instrText xml:space="preserve"> PAGE </w:instrText>
    </w:r>
    <w:r>
      <w:fldChar w:fldCharType="separate"/>
    </w:r>
    <w:r w:rsidR="00077106">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4C2B9103" w:rsidR="00BA061F" w:rsidRDefault="00BA061F">
    <w:pPr>
      <w:pStyle w:val="Pieddepage"/>
      <w:jc w:val="center"/>
    </w:pPr>
    <w:r>
      <w:fldChar w:fldCharType="begin"/>
    </w:r>
    <w:r>
      <w:instrText xml:space="preserve"> PAGE </w:instrText>
    </w:r>
    <w:r>
      <w:fldChar w:fldCharType="separate"/>
    </w:r>
    <w:r w:rsidR="00077106">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10EDB85C" w:rsidR="00BA061F" w:rsidRDefault="00BA061F">
    <w:pPr>
      <w:pStyle w:val="Pieddepage"/>
      <w:jc w:val="center"/>
    </w:pPr>
    <w:r>
      <w:fldChar w:fldCharType="begin"/>
    </w:r>
    <w:r>
      <w:instrText xml:space="preserve"> PAGE </w:instrText>
    </w:r>
    <w:r>
      <w:fldChar w:fldCharType="separate"/>
    </w:r>
    <w:r w:rsidR="00077106">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6B605E91" w:rsidR="00BA061F" w:rsidRDefault="00BA061F">
    <w:pPr>
      <w:pStyle w:val="Pieddepage"/>
      <w:jc w:val="center"/>
    </w:pPr>
    <w:r>
      <w:fldChar w:fldCharType="begin"/>
    </w:r>
    <w:r>
      <w:instrText xml:space="preserve"> PAGE </w:instrText>
    </w:r>
    <w:r>
      <w:fldChar w:fldCharType="separate"/>
    </w:r>
    <w:r w:rsidR="007E2CFD">
      <w:rPr>
        <w:noProof/>
      </w:rPr>
      <w:t>37</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26EB3568" w:rsidR="00BA061F" w:rsidRDefault="00BA061F">
    <w:pPr>
      <w:pStyle w:val="Pieddepage"/>
    </w:pPr>
    <w:r>
      <w:fldChar w:fldCharType="begin"/>
    </w:r>
    <w:r>
      <w:instrText xml:space="preserve"> PAGE </w:instrText>
    </w:r>
    <w:r>
      <w:fldChar w:fldCharType="separate"/>
    </w:r>
    <w:r w:rsidR="00077106">
      <w:rPr>
        <w:noProof/>
      </w:rPr>
      <w:t>3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5911CA" w14:textId="77777777" w:rsidR="008A07F2" w:rsidRDefault="008A07F2">
      <w:r>
        <w:separator/>
      </w:r>
    </w:p>
  </w:footnote>
  <w:footnote w:type="continuationSeparator" w:id="0">
    <w:p w14:paraId="3EBDCDE7" w14:textId="77777777" w:rsidR="008A07F2" w:rsidRDefault="008A07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5328"/>
    <w:rsid w:val="00021B66"/>
    <w:rsid w:val="000232B8"/>
    <w:rsid w:val="00023A0F"/>
    <w:rsid w:val="0002684B"/>
    <w:rsid w:val="00026E87"/>
    <w:rsid w:val="0003491F"/>
    <w:rsid w:val="000419DF"/>
    <w:rsid w:val="0004414F"/>
    <w:rsid w:val="00050F54"/>
    <w:rsid w:val="00057E2E"/>
    <w:rsid w:val="000616EB"/>
    <w:rsid w:val="00071E4B"/>
    <w:rsid w:val="00072C83"/>
    <w:rsid w:val="0007521D"/>
    <w:rsid w:val="00077106"/>
    <w:rsid w:val="00083D4C"/>
    <w:rsid w:val="000919EE"/>
    <w:rsid w:val="000A1320"/>
    <w:rsid w:val="000A1E56"/>
    <w:rsid w:val="000A21BC"/>
    <w:rsid w:val="000A57C0"/>
    <w:rsid w:val="000B7A71"/>
    <w:rsid w:val="000C48E0"/>
    <w:rsid w:val="000C59B1"/>
    <w:rsid w:val="000C77A3"/>
    <w:rsid w:val="000D00DF"/>
    <w:rsid w:val="000D2896"/>
    <w:rsid w:val="000D5523"/>
    <w:rsid w:val="000D779D"/>
    <w:rsid w:val="000E2F77"/>
    <w:rsid w:val="000F2A2B"/>
    <w:rsid w:val="000F5267"/>
    <w:rsid w:val="0010130A"/>
    <w:rsid w:val="00101A9B"/>
    <w:rsid w:val="00107A68"/>
    <w:rsid w:val="00110323"/>
    <w:rsid w:val="00111E43"/>
    <w:rsid w:val="00114C29"/>
    <w:rsid w:val="00132EDE"/>
    <w:rsid w:val="00134C39"/>
    <w:rsid w:val="001363E7"/>
    <w:rsid w:val="00143029"/>
    <w:rsid w:val="00146CBD"/>
    <w:rsid w:val="001533AD"/>
    <w:rsid w:val="001611F4"/>
    <w:rsid w:val="00166421"/>
    <w:rsid w:val="00171783"/>
    <w:rsid w:val="001752F9"/>
    <w:rsid w:val="0018663C"/>
    <w:rsid w:val="00187095"/>
    <w:rsid w:val="001C0DF2"/>
    <w:rsid w:val="001C2192"/>
    <w:rsid w:val="001C2D81"/>
    <w:rsid w:val="001C3AD0"/>
    <w:rsid w:val="001C5309"/>
    <w:rsid w:val="001C5AE3"/>
    <w:rsid w:val="001C5DE2"/>
    <w:rsid w:val="001D06DE"/>
    <w:rsid w:val="001D4795"/>
    <w:rsid w:val="001D4D34"/>
    <w:rsid w:val="001E07CB"/>
    <w:rsid w:val="001E3C2D"/>
    <w:rsid w:val="001F08FD"/>
    <w:rsid w:val="001F365A"/>
    <w:rsid w:val="001F3915"/>
    <w:rsid w:val="00205325"/>
    <w:rsid w:val="0020660C"/>
    <w:rsid w:val="002071FD"/>
    <w:rsid w:val="00207FAB"/>
    <w:rsid w:val="00211EF1"/>
    <w:rsid w:val="00217F2A"/>
    <w:rsid w:val="002221C2"/>
    <w:rsid w:val="002276CD"/>
    <w:rsid w:val="00241F4F"/>
    <w:rsid w:val="00243E1E"/>
    <w:rsid w:val="00251864"/>
    <w:rsid w:val="002522D2"/>
    <w:rsid w:val="00262F00"/>
    <w:rsid w:val="0026484D"/>
    <w:rsid w:val="00266934"/>
    <w:rsid w:val="00282E2D"/>
    <w:rsid w:val="00283ADA"/>
    <w:rsid w:val="002850DE"/>
    <w:rsid w:val="002918A0"/>
    <w:rsid w:val="00292FC5"/>
    <w:rsid w:val="002971D1"/>
    <w:rsid w:val="002A66D1"/>
    <w:rsid w:val="002A7D59"/>
    <w:rsid w:val="002B1366"/>
    <w:rsid w:val="002B3DCB"/>
    <w:rsid w:val="002C2DFA"/>
    <w:rsid w:val="002C401C"/>
    <w:rsid w:val="002D5ECB"/>
    <w:rsid w:val="002E0557"/>
    <w:rsid w:val="002E19EB"/>
    <w:rsid w:val="002E4258"/>
    <w:rsid w:val="00304ABB"/>
    <w:rsid w:val="003069A1"/>
    <w:rsid w:val="00310017"/>
    <w:rsid w:val="00310D89"/>
    <w:rsid w:val="00316AF5"/>
    <w:rsid w:val="003215F3"/>
    <w:rsid w:val="003315CB"/>
    <w:rsid w:val="0033241A"/>
    <w:rsid w:val="0033598C"/>
    <w:rsid w:val="00336B08"/>
    <w:rsid w:val="0034277A"/>
    <w:rsid w:val="00344072"/>
    <w:rsid w:val="00352A92"/>
    <w:rsid w:val="00355527"/>
    <w:rsid w:val="00362DBD"/>
    <w:rsid w:val="003712FF"/>
    <w:rsid w:val="003757D0"/>
    <w:rsid w:val="003759FC"/>
    <w:rsid w:val="00375D0D"/>
    <w:rsid w:val="00376560"/>
    <w:rsid w:val="0038147F"/>
    <w:rsid w:val="003873E3"/>
    <w:rsid w:val="00390DCA"/>
    <w:rsid w:val="003B1B98"/>
    <w:rsid w:val="003B4E7D"/>
    <w:rsid w:val="003B720F"/>
    <w:rsid w:val="003C016D"/>
    <w:rsid w:val="003D3E25"/>
    <w:rsid w:val="003D72D0"/>
    <w:rsid w:val="003E0AC6"/>
    <w:rsid w:val="003E5C15"/>
    <w:rsid w:val="00400410"/>
    <w:rsid w:val="004017A0"/>
    <w:rsid w:val="00403BB8"/>
    <w:rsid w:val="00411226"/>
    <w:rsid w:val="00417368"/>
    <w:rsid w:val="004203CF"/>
    <w:rsid w:val="00424A55"/>
    <w:rsid w:val="00427CF8"/>
    <w:rsid w:val="00434F6B"/>
    <w:rsid w:val="0043571C"/>
    <w:rsid w:val="004422F0"/>
    <w:rsid w:val="004429D6"/>
    <w:rsid w:val="004564D0"/>
    <w:rsid w:val="00461481"/>
    <w:rsid w:val="00464E8C"/>
    <w:rsid w:val="004731C9"/>
    <w:rsid w:val="004802BF"/>
    <w:rsid w:val="00483AAA"/>
    <w:rsid w:val="004A5210"/>
    <w:rsid w:val="004A67FC"/>
    <w:rsid w:val="004B1C59"/>
    <w:rsid w:val="004B4B8F"/>
    <w:rsid w:val="004C24DE"/>
    <w:rsid w:val="004C2D43"/>
    <w:rsid w:val="004C47E5"/>
    <w:rsid w:val="004C5BD7"/>
    <w:rsid w:val="004D622B"/>
    <w:rsid w:val="004E0314"/>
    <w:rsid w:val="004E2D51"/>
    <w:rsid w:val="004E5300"/>
    <w:rsid w:val="004E5D56"/>
    <w:rsid w:val="004E7B80"/>
    <w:rsid w:val="004F1263"/>
    <w:rsid w:val="004F3CB9"/>
    <w:rsid w:val="004F5214"/>
    <w:rsid w:val="00503BE2"/>
    <w:rsid w:val="00504741"/>
    <w:rsid w:val="0050581C"/>
    <w:rsid w:val="00505948"/>
    <w:rsid w:val="00510297"/>
    <w:rsid w:val="00513A77"/>
    <w:rsid w:val="00520B99"/>
    <w:rsid w:val="00521483"/>
    <w:rsid w:val="005241EC"/>
    <w:rsid w:val="005257BA"/>
    <w:rsid w:val="00526346"/>
    <w:rsid w:val="00527FDA"/>
    <w:rsid w:val="00537135"/>
    <w:rsid w:val="00556C90"/>
    <w:rsid w:val="00557CB2"/>
    <w:rsid w:val="00564E0F"/>
    <w:rsid w:val="005700A4"/>
    <w:rsid w:val="00570530"/>
    <w:rsid w:val="00585696"/>
    <w:rsid w:val="00587FC8"/>
    <w:rsid w:val="005A179D"/>
    <w:rsid w:val="005B1F16"/>
    <w:rsid w:val="005B285C"/>
    <w:rsid w:val="005D03CC"/>
    <w:rsid w:val="005D052D"/>
    <w:rsid w:val="005D25CA"/>
    <w:rsid w:val="005E3E57"/>
    <w:rsid w:val="005F1649"/>
    <w:rsid w:val="005F55CB"/>
    <w:rsid w:val="00600603"/>
    <w:rsid w:val="006040D7"/>
    <w:rsid w:val="0060681D"/>
    <w:rsid w:val="006100E7"/>
    <w:rsid w:val="00610F0E"/>
    <w:rsid w:val="00615E8C"/>
    <w:rsid w:val="00621B8E"/>
    <w:rsid w:val="0062767B"/>
    <w:rsid w:val="00630D58"/>
    <w:rsid w:val="0065243D"/>
    <w:rsid w:val="00653EBA"/>
    <w:rsid w:val="00654ED8"/>
    <w:rsid w:val="00656112"/>
    <w:rsid w:val="0066547E"/>
    <w:rsid w:val="00666CED"/>
    <w:rsid w:val="00667E62"/>
    <w:rsid w:val="00676C33"/>
    <w:rsid w:val="00691EB5"/>
    <w:rsid w:val="006920FA"/>
    <w:rsid w:val="006A33D3"/>
    <w:rsid w:val="006A5404"/>
    <w:rsid w:val="006A62D9"/>
    <w:rsid w:val="006C01BE"/>
    <w:rsid w:val="006D22BC"/>
    <w:rsid w:val="006D7801"/>
    <w:rsid w:val="006E0C92"/>
    <w:rsid w:val="006E5BA3"/>
    <w:rsid w:val="006E64A1"/>
    <w:rsid w:val="006F23C5"/>
    <w:rsid w:val="006F62AC"/>
    <w:rsid w:val="007017E7"/>
    <w:rsid w:val="00702BBC"/>
    <w:rsid w:val="007033BE"/>
    <w:rsid w:val="0070417E"/>
    <w:rsid w:val="00713CDD"/>
    <w:rsid w:val="00714020"/>
    <w:rsid w:val="00715C06"/>
    <w:rsid w:val="007204CA"/>
    <w:rsid w:val="007206A9"/>
    <w:rsid w:val="00723ACE"/>
    <w:rsid w:val="00724E4E"/>
    <w:rsid w:val="00726DAE"/>
    <w:rsid w:val="00727779"/>
    <w:rsid w:val="00740CBC"/>
    <w:rsid w:val="00742D82"/>
    <w:rsid w:val="00743981"/>
    <w:rsid w:val="0074700F"/>
    <w:rsid w:val="00750CDA"/>
    <w:rsid w:val="00754184"/>
    <w:rsid w:val="00761835"/>
    <w:rsid w:val="00762FDE"/>
    <w:rsid w:val="00762FF2"/>
    <w:rsid w:val="007635CD"/>
    <w:rsid w:val="00776035"/>
    <w:rsid w:val="00776BB5"/>
    <w:rsid w:val="007869E4"/>
    <w:rsid w:val="00790A12"/>
    <w:rsid w:val="00796AE3"/>
    <w:rsid w:val="007A5504"/>
    <w:rsid w:val="007B7F88"/>
    <w:rsid w:val="007C3E69"/>
    <w:rsid w:val="007D6ED1"/>
    <w:rsid w:val="007E059D"/>
    <w:rsid w:val="007E2CFD"/>
    <w:rsid w:val="007E39F3"/>
    <w:rsid w:val="007E454F"/>
    <w:rsid w:val="007E77A1"/>
    <w:rsid w:val="00801023"/>
    <w:rsid w:val="00810A9E"/>
    <w:rsid w:val="00810D9E"/>
    <w:rsid w:val="0081271F"/>
    <w:rsid w:val="008173E9"/>
    <w:rsid w:val="00820DCF"/>
    <w:rsid w:val="0082192E"/>
    <w:rsid w:val="0082301B"/>
    <w:rsid w:val="008231AD"/>
    <w:rsid w:val="008241A9"/>
    <w:rsid w:val="00825095"/>
    <w:rsid w:val="00826C25"/>
    <w:rsid w:val="00834555"/>
    <w:rsid w:val="00834C2B"/>
    <w:rsid w:val="00836CCB"/>
    <w:rsid w:val="008526B5"/>
    <w:rsid w:val="00852B0B"/>
    <w:rsid w:val="008538DF"/>
    <w:rsid w:val="008617BA"/>
    <w:rsid w:val="00866802"/>
    <w:rsid w:val="0087599B"/>
    <w:rsid w:val="00885821"/>
    <w:rsid w:val="00894630"/>
    <w:rsid w:val="00895009"/>
    <w:rsid w:val="008A07F2"/>
    <w:rsid w:val="008A0DC3"/>
    <w:rsid w:val="008A76D4"/>
    <w:rsid w:val="008B513F"/>
    <w:rsid w:val="008B708C"/>
    <w:rsid w:val="008C171F"/>
    <w:rsid w:val="008D2348"/>
    <w:rsid w:val="008E69C2"/>
    <w:rsid w:val="008E6BA6"/>
    <w:rsid w:val="008F3030"/>
    <w:rsid w:val="008F3767"/>
    <w:rsid w:val="00906F73"/>
    <w:rsid w:val="00913632"/>
    <w:rsid w:val="00920565"/>
    <w:rsid w:val="009225D0"/>
    <w:rsid w:val="00922889"/>
    <w:rsid w:val="00922F4C"/>
    <w:rsid w:val="00923E97"/>
    <w:rsid w:val="00925195"/>
    <w:rsid w:val="009343D5"/>
    <w:rsid w:val="00934481"/>
    <w:rsid w:val="00941DAA"/>
    <w:rsid w:val="009434AE"/>
    <w:rsid w:val="00946530"/>
    <w:rsid w:val="00955919"/>
    <w:rsid w:val="00961643"/>
    <w:rsid w:val="009659D8"/>
    <w:rsid w:val="00972D87"/>
    <w:rsid w:val="00973FB0"/>
    <w:rsid w:val="00991D1C"/>
    <w:rsid w:val="0099418B"/>
    <w:rsid w:val="0099501F"/>
    <w:rsid w:val="00996AD6"/>
    <w:rsid w:val="009B5168"/>
    <w:rsid w:val="009B5FEC"/>
    <w:rsid w:val="009C4687"/>
    <w:rsid w:val="009D2846"/>
    <w:rsid w:val="009E2169"/>
    <w:rsid w:val="009E35F0"/>
    <w:rsid w:val="009E4A02"/>
    <w:rsid w:val="009E4F77"/>
    <w:rsid w:val="009E61A4"/>
    <w:rsid w:val="009F1C7F"/>
    <w:rsid w:val="009F40A6"/>
    <w:rsid w:val="00A06E19"/>
    <w:rsid w:val="00A071D2"/>
    <w:rsid w:val="00A07328"/>
    <w:rsid w:val="00A079DD"/>
    <w:rsid w:val="00A14CA7"/>
    <w:rsid w:val="00A2208C"/>
    <w:rsid w:val="00A25AE5"/>
    <w:rsid w:val="00A2689B"/>
    <w:rsid w:val="00A42FC2"/>
    <w:rsid w:val="00A43082"/>
    <w:rsid w:val="00A430FF"/>
    <w:rsid w:val="00A44A12"/>
    <w:rsid w:val="00A44C56"/>
    <w:rsid w:val="00A450C3"/>
    <w:rsid w:val="00A463AC"/>
    <w:rsid w:val="00A546DD"/>
    <w:rsid w:val="00A54FF8"/>
    <w:rsid w:val="00A63113"/>
    <w:rsid w:val="00A64097"/>
    <w:rsid w:val="00A65675"/>
    <w:rsid w:val="00A8027C"/>
    <w:rsid w:val="00A828B9"/>
    <w:rsid w:val="00AA27F9"/>
    <w:rsid w:val="00AB66A3"/>
    <w:rsid w:val="00AC25C3"/>
    <w:rsid w:val="00AD094B"/>
    <w:rsid w:val="00AD5429"/>
    <w:rsid w:val="00AE01B7"/>
    <w:rsid w:val="00AE1E47"/>
    <w:rsid w:val="00AE2917"/>
    <w:rsid w:val="00AE7B72"/>
    <w:rsid w:val="00AE7E99"/>
    <w:rsid w:val="00AF1E06"/>
    <w:rsid w:val="00AF417A"/>
    <w:rsid w:val="00B04009"/>
    <w:rsid w:val="00B065CB"/>
    <w:rsid w:val="00B11EA4"/>
    <w:rsid w:val="00B149D2"/>
    <w:rsid w:val="00B20B1B"/>
    <w:rsid w:val="00B23DDD"/>
    <w:rsid w:val="00B24AD9"/>
    <w:rsid w:val="00B24CCA"/>
    <w:rsid w:val="00B25B88"/>
    <w:rsid w:val="00B26D48"/>
    <w:rsid w:val="00B35960"/>
    <w:rsid w:val="00B374BF"/>
    <w:rsid w:val="00B40130"/>
    <w:rsid w:val="00B40A4D"/>
    <w:rsid w:val="00B46B65"/>
    <w:rsid w:val="00B46C77"/>
    <w:rsid w:val="00B53906"/>
    <w:rsid w:val="00B64AAD"/>
    <w:rsid w:val="00B66195"/>
    <w:rsid w:val="00B73A17"/>
    <w:rsid w:val="00B80F58"/>
    <w:rsid w:val="00B8212D"/>
    <w:rsid w:val="00B91006"/>
    <w:rsid w:val="00B948A7"/>
    <w:rsid w:val="00BA047B"/>
    <w:rsid w:val="00BA061F"/>
    <w:rsid w:val="00BA0F44"/>
    <w:rsid w:val="00BA1BD8"/>
    <w:rsid w:val="00BA5368"/>
    <w:rsid w:val="00BA5C13"/>
    <w:rsid w:val="00BA775C"/>
    <w:rsid w:val="00BB355C"/>
    <w:rsid w:val="00BC5FF1"/>
    <w:rsid w:val="00BD186B"/>
    <w:rsid w:val="00BD6733"/>
    <w:rsid w:val="00BE1D39"/>
    <w:rsid w:val="00BE20F1"/>
    <w:rsid w:val="00BE5541"/>
    <w:rsid w:val="00BF0715"/>
    <w:rsid w:val="00BF389E"/>
    <w:rsid w:val="00BF4733"/>
    <w:rsid w:val="00BF680C"/>
    <w:rsid w:val="00C029D3"/>
    <w:rsid w:val="00C10273"/>
    <w:rsid w:val="00C111EC"/>
    <w:rsid w:val="00C16102"/>
    <w:rsid w:val="00C17C7C"/>
    <w:rsid w:val="00C216A1"/>
    <w:rsid w:val="00C22E27"/>
    <w:rsid w:val="00C26254"/>
    <w:rsid w:val="00C331C8"/>
    <w:rsid w:val="00C335C6"/>
    <w:rsid w:val="00C35560"/>
    <w:rsid w:val="00C4073D"/>
    <w:rsid w:val="00C41A8D"/>
    <w:rsid w:val="00C42275"/>
    <w:rsid w:val="00C47F4A"/>
    <w:rsid w:val="00C51BEC"/>
    <w:rsid w:val="00C5320C"/>
    <w:rsid w:val="00C551D2"/>
    <w:rsid w:val="00C55693"/>
    <w:rsid w:val="00C640CC"/>
    <w:rsid w:val="00C67587"/>
    <w:rsid w:val="00C67EDD"/>
    <w:rsid w:val="00C71821"/>
    <w:rsid w:val="00C72544"/>
    <w:rsid w:val="00C80156"/>
    <w:rsid w:val="00C824A5"/>
    <w:rsid w:val="00C8361B"/>
    <w:rsid w:val="00C8474F"/>
    <w:rsid w:val="00C93D7A"/>
    <w:rsid w:val="00CA6181"/>
    <w:rsid w:val="00CB052C"/>
    <w:rsid w:val="00CB233F"/>
    <w:rsid w:val="00CB2724"/>
    <w:rsid w:val="00CB4BD6"/>
    <w:rsid w:val="00CB5603"/>
    <w:rsid w:val="00CC31F3"/>
    <w:rsid w:val="00CC4CD3"/>
    <w:rsid w:val="00CC77C5"/>
    <w:rsid w:val="00CD017C"/>
    <w:rsid w:val="00CD33D7"/>
    <w:rsid w:val="00CD600D"/>
    <w:rsid w:val="00CE0C01"/>
    <w:rsid w:val="00CE19AE"/>
    <w:rsid w:val="00CE2EF7"/>
    <w:rsid w:val="00CE3A3A"/>
    <w:rsid w:val="00CF12F7"/>
    <w:rsid w:val="00CF13E1"/>
    <w:rsid w:val="00CF7C1C"/>
    <w:rsid w:val="00CF7DEA"/>
    <w:rsid w:val="00D114DC"/>
    <w:rsid w:val="00D132B4"/>
    <w:rsid w:val="00D16EFD"/>
    <w:rsid w:val="00D17068"/>
    <w:rsid w:val="00D228AF"/>
    <w:rsid w:val="00D345D1"/>
    <w:rsid w:val="00D37396"/>
    <w:rsid w:val="00D37D17"/>
    <w:rsid w:val="00D45711"/>
    <w:rsid w:val="00D462D2"/>
    <w:rsid w:val="00D47E3C"/>
    <w:rsid w:val="00D5340C"/>
    <w:rsid w:val="00D61F7B"/>
    <w:rsid w:val="00D62FD8"/>
    <w:rsid w:val="00D63B09"/>
    <w:rsid w:val="00D672EF"/>
    <w:rsid w:val="00D67CE8"/>
    <w:rsid w:val="00D75C2B"/>
    <w:rsid w:val="00D77294"/>
    <w:rsid w:val="00D80875"/>
    <w:rsid w:val="00D8462E"/>
    <w:rsid w:val="00D979EE"/>
    <w:rsid w:val="00DA59CE"/>
    <w:rsid w:val="00DB12E5"/>
    <w:rsid w:val="00DB647F"/>
    <w:rsid w:val="00DB7E46"/>
    <w:rsid w:val="00DC13E9"/>
    <w:rsid w:val="00DC485D"/>
    <w:rsid w:val="00DD3E30"/>
    <w:rsid w:val="00DD4FE2"/>
    <w:rsid w:val="00DD6E7D"/>
    <w:rsid w:val="00DD7700"/>
    <w:rsid w:val="00DE6567"/>
    <w:rsid w:val="00DF1F01"/>
    <w:rsid w:val="00DF331B"/>
    <w:rsid w:val="00DF63DF"/>
    <w:rsid w:val="00E10BA7"/>
    <w:rsid w:val="00E17144"/>
    <w:rsid w:val="00E176BC"/>
    <w:rsid w:val="00E209F0"/>
    <w:rsid w:val="00E22313"/>
    <w:rsid w:val="00E35BFE"/>
    <w:rsid w:val="00E41794"/>
    <w:rsid w:val="00E45C5D"/>
    <w:rsid w:val="00E47EF9"/>
    <w:rsid w:val="00E54C47"/>
    <w:rsid w:val="00E60189"/>
    <w:rsid w:val="00E60E9B"/>
    <w:rsid w:val="00E645E7"/>
    <w:rsid w:val="00E653F1"/>
    <w:rsid w:val="00E65771"/>
    <w:rsid w:val="00E65CED"/>
    <w:rsid w:val="00E66364"/>
    <w:rsid w:val="00E74AD4"/>
    <w:rsid w:val="00E75524"/>
    <w:rsid w:val="00E815A7"/>
    <w:rsid w:val="00E834FC"/>
    <w:rsid w:val="00E85157"/>
    <w:rsid w:val="00E92208"/>
    <w:rsid w:val="00E94589"/>
    <w:rsid w:val="00E957C9"/>
    <w:rsid w:val="00E9748E"/>
    <w:rsid w:val="00EA51B4"/>
    <w:rsid w:val="00EA72EF"/>
    <w:rsid w:val="00EA76C3"/>
    <w:rsid w:val="00EB1B5A"/>
    <w:rsid w:val="00EB26BE"/>
    <w:rsid w:val="00EB2A06"/>
    <w:rsid w:val="00EB6048"/>
    <w:rsid w:val="00EB74C7"/>
    <w:rsid w:val="00EC4332"/>
    <w:rsid w:val="00EC4CD4"/>
    <w:rsid w:val="00EE011D"/>
    <w:rsid w:val="00EE61F6"/>
    <w:rsid w:val="00EF4028"/>
    <w:rsid w:val="00F00E21"/>
    <w:rsid w:val="00F100E5"/>
    <w:rsid w:val="00F12AFC"/>
    <w:rsid w:val="00F15F6C"/>
    <w:rsid w:val="00F23F19"/>
    <w:rsid w:val="00F35BE3"/>
    <w:rsid w:val="00F42B28"/>
    <w:rsid w:val="00F45042"/>
    <w:rsid w:val="00F51555"/>
    <w:rsid w:val="00F51EF5"/>
    <w:rsid w:val="00F52DFF"/>
    <w:rsid w:val="00F53048"/>
    <w:rsid w:val="00F53C1A"/>
    <w:rsid w:val="00F563B2"/>
    <w:rsid w:val="00F63128"/>
    <w:rsid w:val="00F6510A"/>
    <w:rsid w:val="00F72A4C"/>
    <w:rsid w:val="00F74E9A"/>
    <w:rsid w:val="00F75D14"/>
    <w:rsid w:val="00F77A3D"/>
    <w:rsid w:val="00F8781B"/>
    <w:rsid w:val="00F9365E"/>
    <w:rsid w:val="00F961F0"/>
    <w:rsid w:val="00FA2607"/>
    <w:rsid w:val="00FB6C7A"/>
    <w:rsid w:val="00FB7F66"/>
    <w:rsid w:val="00FC0BF0"/>
    <w:rsid w:val="00FC4F2E"/>
    <w:rsid w:val="00FC6523"/>
    <w:rsid w:val="00FD0D6E"/>
    <w:rsid w:val="00FD2F24"/>
    <w:rsid w:val="00FD52B3"/>
    <w:rsid w:val="00FD72E7"/>
    <w:rsid w:val="00FE547C"/>
    <w:rsid w:val="00FF1114"/>
    <w:rsid w:val="00FF18FA"/>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3.xml"/><Relationship Id="rId37" Type="http://schemas.openxmlformats.org/officeDocument/2006/relationships/oleObject" Target="embeddings/oleObject1.bin"/><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9.xml"/><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8.xml"/><Relationship Id="rId30" Type="http://schemas.openxmlformats.org/officeDocument/2006/relationships/footer" Target="footer11.xml"/><Relationship Id="rId35"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B174F-110D-4A4D-B982-9BA5A433C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2</TotalTime>
  <Pages>46</Pages>
  <Words>22049</Words>
  <Characters>121270</Characters>
  <Application>Microsoft Office Word</Application>
  <DocSecurity>0</DocSecurity>
  <Lines>1010</Lines>
  <Paragraphs>286</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43033</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464</cp:revision>
  <cp:lastPrinted>1899-12-31T23:00:00Z</cp:lastPrinted>
  <dcterms:created xsi:type="dcterms:W3CDTF">2022-01-17T16:10:00Z</dcterms:created>
  <dcterms:modified xsi:type="dcterms:W3CDTF">2023-08-1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zFOVBW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